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4115C0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35A6BBF2"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largely prevent iris recognition to scale to large, unrestricted environments.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545A81D"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8D1C3A">
        <w:rPr>
          <w:rFonts w:ascii="Times New Roman" w:hAnsi="Times New Roman" w:cs="Times New Roman"/>
          <w:szCs w:val="24"/>
        </w:rPr>
        <w:t xml:space="preserve"> </w:t>
      </w:r>
    </w:p>
    <w:p w14:paraId="19745B79" w14:textId="3D5D93A5" w:rsidR="008968EE" w:rsidRDefault="000659A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perfectly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 xml:space="preserve">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F15AF8">
        <w:rPr>
          <w:rFonts w:ascii="Times New Roman" w:hAnsi="Times New Roman" w:cs="Times New Roman"/>
          <w:szCs w:val="24"/>
        </w:rPr>
        <w:t>Images</w:t>
      </w:r>
      <w:r w:rsidR="008A2F58">
        <w:rPr>
          <w:rFonts w:ascii="Times New Roman" w:hAnsi="Times New Roman" w:cs="Times New Roman"/>
          <w:szCs w:val="24"/>
        </w:rPr>
        <w:t xml:space="preserve"> of </w:t>
      </w:r>
      <w:r w:rsidR="00F15AF8">
        <w:rPr>
          <w:rFonts w:ascii="Times New Roman" w:hAnsi="Times New Roman" w:cs="Times New Roman"/>
          <w:szCs w:val="24"/>
        </w:rPr>
        <w:t>s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w:t>
      </w:r>
      <w:r w:rsidR="000C1B14">
        <w:rPr>
          <w:rFonts w:ascii="Times New Roman" w:hAnsi="Times New Roman" w:cs="Times New Roman"/>
          <w:szCs w:val="24"/>
        </w:rPr>
        <w:t>expensive,</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AC0FFD5" w:rsidR="00F90EA8" w:rsidRPr="00BD452C" w:rsidRDefault="00EF21C6" w:rsidP="00F90EA8">
            <w:pPr>
              <w:spacing w:before="120" w:after="0" w:line="480" w:lineRule="auto"/>
              <w:jc w:val="both"/>
              <w:rPr>
                <w:rFonts w:ascii="Times New Roman" w:eastAsiaTheme="minorEastAsia" w:hAnsi="Times New Roman" w:cs="Times New Roman"/>
              </w:rPr>
            </w:pPr>
            <w:r w:rsidRPr="00EF21C6">
              <w:rPr>
                <w:rFonts w:ascii="Times New Roman" w:eastAsiaTheme="minorEastAsia" w:hAnsi="Times New Roman" w:cs="Times New Roman"/>
              </w:rPr>
              <w:t xml:space="preserve">The purpose of this thesis is to study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pertinent to iris acquisition and propose a solution that significantly extends the capture volume while being scalable and have real-time performance.   The goal is not to solve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for a general optical imaging system, but rather a solution that is optimized for the set of constraints and freedoms unique to iris acquisition.</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4A9FF06E" w:rsidR="007565AB" w:rsidRDefault="007565AB" w:rsidP="007065C9">
      <w:pPr>
        <w:spacing w:after="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 xml:space="preserve">placed at three diff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74D77696"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2D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3B64A953" w:rsidR="005C2BE5" w:rsidRDefault="005C2BE5" w:rsidP="007065C9">
      <w:pPr>
        <w:spacing w:after="0"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hyperlink w:anchor="_Appendix_C.1_Distribution" w:history="1">
        <w:r w:rsidRPr="007472E7">
          <w:rPr>
            <w:rStyle w:val="Hyperlink"/>
            <w:rFonts w:ascii="Times New Roman" w:hAnsi="Times New Roman" w:cs="Times New Roman"/>
          </w:rPr>
          <w:t>Appendix C</w:t>
        </w:r>
        <w:r w:rsidR="007472E7" w:rsidRPr="007472E7">
          <w:rPr>
            <w:rStyle w:val="Hyperlink"/>
            <w:rFonts w:ascii="Times New Roman" w:hAnsi="Times New Roman" w:cs="Times New Roman"/>
          </w:rPr>
          <w:t>.1</w:t>
        </w:r>
      </w:hyperlink>
      <w:r w:rsidRPr="008730F5">
        <w:rPr>
          <w:rFonts w:ascii="Times New Roman" w:hAnsi="Times New Roman" w:cs="Times New Roman"/>
        </w:rPr>
        <w:t>.</w:t>
      </w:r>
    </w:p>
    <w:p w14:paraId="42F8CE8B" w14:textId="58756A1D"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2B74C649" w:rsidR="00A92291" w:rsidRPr="00A81494"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368"/>
        <w:tblOverlap w:val="never"/>
        <w:tblW w:w="0" w:type="auto"/>
        <w:tblLook w:val="04A0" w:firstRow="1" w:lastRow="0" w:firstColumn="1" w:lastColumn="0" w:noHBand="0" w:noVBand="1"/>
      </w:tblPr>
      <w:tblGrid>
        <w:gridCol w:w="8640"/>
      </w:tblGrid>
      <w:tr w:rsidR="00A92291" w14:paraId="3DCCA825" w14:textId="77777777" w:rsidTr="00B850A8">
        <w:tc>
          <w:tcPr>
            <w:tcW w:w="8640" w:type="dxa"/>
          </w:tcPr>
          <w:p w14:paraId="63AB4D98" w14:textId="77777777" w:rsidR="00A92291" w:rsidRDefault="00A92291" w:rsidP="00B850A8">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B850A8">
        <w:tc>
          <w:tcPr>
            <w:tcW w:w="8640" w:type="dxa"/>
          </w:tcPr>
          <w:p w14:paraId="6F5B6ACE"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04FDE81F" w:rsidR="005465B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1BBEA1F0" w:rsidR="00F66503" w:rsidRDefault="00F66503" w:rsidP="007065C9">
      <w:pPr>
        <w:spacing w:after="0"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9B74B4" w:rsidR="00783B3B" w:rsidRPr="00783B3B" w:rsidRDefault="00783B3B" w:rsidP="007065C9">
      <w:pPr>
        <w:spacing w:after="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w:t>
      </w:r>
      <w:r w:rsidRPr="00B34987">
        <w:rPr>
          <w:rFonts w:ascii="Times New Roman" w:hAnsi="Times New Roman" w:cs="Times New Roman"/>
        </w:rPr>
        <w:lastRenderedPageBreak/>
        <w:t>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B850A8">
      <w:pPr>
        <w:spacing w:after="0"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06CB693D" w14:textId="7B574242" w:rsidR="00EB2016"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lastRenderedPageBreak/>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7065C9">
      <w:pPr>
        <w:spacing w:after="0"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181"/>
        <w:tblOverlap w:val="never"/>
        <w:tblW w:w="0" w:type="auto"/>
        <w:tblLook w:val="04A0" w:firstRow="1" w:lastRow="0" w:firstColumn="1" w:lastColumn="0" w:noHBand="0" w:noVBand="1"/>
      </w:tblPr>
      <w:tblGrid>
        <w:gridCol w:w="8640"/>
      </w:tblGrid>
      <w:tr w:rsidR="00A92291" w14:paraId="2D1226E7" w14:textId="77777777" w:rsidTr="00B850A8">
        <w:tc>
          <w:tcPr>
            <w:tcW w:w="8640" w:type="dxa"/>
          </w:tcPr>
          <w:p w14:paraId="4D075344" w14:textId="77777777" w:rsidR="00A92291" w:rsidRDefault="00A92291" w:rsidP="00B850A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B850A8">
        <w:tc>
          <w:tcPr>
            <w:tcW w:w="8640" w:type="dxa"/>
          </w:tcPr>
          <w:p w14:paraId="2C6B4589"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5B060A9C"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173D2B1"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A71FC9"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bookmarkStart w:id="11" w:name="NumberRef5420702100"/>
        <w:tc>
          <w:tcPr>
            <w:tcW w:w="720" w:type="dxa"/>
            <w:shd w:val="clear" w:color="auto" w:fill="auto"/>
            <w:vAlign w:val="center"/>
          </w:tcPr>
          <w:p w14:paraId="209C1C28" w14:textId="358A408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1</w:instrText>
              </w:r>
            </w:fldSimple>
            <w:r>
              <w:instrText>)</w:instrText>
            </w:r>
            <w:r>
              <w:fldChar w:fldCharType="end"/>
            </w:r>
            <w:bookmarkEnd w:id="9"/>
            <w:bookmarkEnd w:id="10"/>
            <w:bookmarkEnd w:id="11"/>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2"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2"/>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5990DF3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A71FC9"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312C26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49A8E450"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953A5F" w:rsidRPr="00953A5F">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costly due to the </w:t>
      </w:r>
      <w:r w:rsidR="00B850A8" w:rsidRPr="00491CDC">
        <w:rPr>
          <w:rFonts w:ascii="Times New Roman" w:hAnsi="Times New Roman" w:cs="Times New Roman"/>
        </w:rPr>
        <w:lastRenderedPageBreak/>
        <w:t>use of larger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B850A8" w:rsidRPr="00491CDC">
        <w:rPr>
          <w:rFonts w:ascii="Times New Roman" w:hAnsi="Times New Roman" w:cs="Times New Roman"/>
        </w:rPr>
        <w:t xml:space="preserve"> for the next generation iris recognition systems.</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77777777"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3"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3"/>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64880D5A"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4" w:name="NumberRef1000522375"/>
        <w:bookmarkStart w:id="15" w:name="NumberRef3902914524"/>
        <w:tc>
          <w:tcPr>
            <w:tcW w:w="720" w:type="dxa"/>
            <w:shd w:val="clear" w:color="auto" w:fill="auto"/>
            <w:vAlign w:val="center"/>
          </w:tcPr>
          <w:p w14:paraId="51352261" w14:textId="1C460B68"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3</w:instrText>
              </w:r>
            </w:fldSimple>
            <w:r>
              <w:instrText>)</w:instrText>
            </w:r>
            <w:r>
              <w:fldChar w:fldCharType="end"/>
            </w:r>
            <w:bookmarkEnd w:id="14"/>
            <w:bookmarkEnd w:id="15"/>
          </w:p>
        </w:tc>
      </w:tr>
    </w:tbl>
    <w:tbl>
      <w:tblPr>
        <w:tblpPr w:leftFromText="187" w:rightFromText="187" w:topFromText="288" w:vertAnchor="text" w:horzAnchor="margin" w:tblpY="6304"/>
        <w:tblOverlap w:val="never"/>
        <w:tblW w:w="0" w:type="auto"/>
        <w:tblLook w:val="04A0" w:firstRow="1" w:lastRow="0" w:firstColumn="1" w:lastColumn="0" w:noHBand="0" w:noVBand="1"/>
      </w:tblPr>
      <w:tblGrid>
        <w:gridCol w:w="8640"/>
      </w:tblGrid>
      <w:tr w:rsidR="005D5B9F" w14:paraId="467498D4" w14:textId="77777777" w:rsidTr="003C2E69">
        <w:tc>
          <w:tcPr>
            <w:tcW w:w="8640" w:type="dxa"/>
          </w:tcPr>
          <w:p w14:paraId="3B2CF30A" w14:textId="77777777" w:rsidR="005D5B9F" w:rsidRDefault="005D5B9F" w:rsidP="003C2E69">
            <w:pPr>
              <w:spacing w:after="0" w:line="240" w:lineRule="auto"/>
              <w:jc w:val="center"/>
              <w:rPr>
                <w:sz w:val="24"/>
                <w:szCs w:val="24"/>
              </w:rPr>
            </w:pPr>
            <w:r>
              <w:rPr>
                <w:noProof/>
              </w:rPr>
              <w:lastRenderedPageBreak/>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3C2E69">
        <w:tc>
          <w:tcPr>
            <w:tcW w:w="8640" w:type="dxa"/>
          </w:tcPr>
          <w:p w14:paraId="0217E0D3" w14:textId="77777777" w:rsidR="005D5B9F" w:rsidRPr="00A721FD" w:rsidRDefault="005D5B9F" w:rsidP="003C2E69">
            <w:pPr>
              <w:tabs>
                <w:tab w:val="left" w:pos="8149"/>
              </w:tabs>
              <w:spacing w:before="240" w:after="0" w:line="240" w:lineRule="auto"/>
              <w:ind w:left="360" w:right="288"/>
              <w:jc w:val="both"/>
              <w:rPr>
                <w:rFonts w:ascii="Times New Roman" w:hAnsi="Times New Roman" w:cs="Times New Roman"/>
              </w:rPr>
            </w:pPr>
            <w:bookmarkStart w:id="16"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6"/>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3C2E6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663FC7ED" w:rsidR="00CE2725" w:rsidRPr="009C5FCB"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7" w:name="NumberRef1030226350"/>
        <w:bookmarkStart w:id="18" w:name="NumberRef609162450"/>
        <w:tc>
          <w:tcPr>
            <w:tcW w:w="720" w:type="dxa"/>
            <w:shd w:val="clear" w:color="auto" w:fill="auto"/>
            <w:vAlign w:val="center"/>
          </w:tcPr>
          <w:p w14:paraId="49F18BA2" w14:textId="4352856A"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4</w:instrText>
              </w:r>
            </w:fldSimple>
            <w:r>
              <w:instrText>)</w:instrText>
            </w:r>
            <w:r>
              <w:fldChar w:fldCharType="end"/>
            </w:r>
            <w:bookmarkEnd w:id="17"/>
            <w:bookmarkEnd w:id="18"/>
          </w:p>
        </w:tc>
      </w:tr>
    </w:tbl>
    <w:p w14:paraId="2656A54D" w14:textId="682C0D63" w:rsidR="00AF0E7F" w:rsidRDefault="00A71FC9" w:rsidP="0044785E">
      <w:pPr>
        <w:spacing w:after="0"/>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283"/>
        <w:tblOverlap w:val="never"/>
        <w:tblW w:w="0" w:type="auto"/>
        <w:tblLook w:val="04A0" w:firstRow="1" w:lastRow="0" w:firstColumn="1" w:lastColumn="0" w:noHBand="0" w:noVBand="1"/>
      </w:tblPr>
      <w:tblGrid>
        <w:gridCol w:w="8640"/>
      </w:tblGrid>
      <w:tr w:rsidR="00ED6099" w14:paraId="6C6F7012" w14:textId="77777777" w:rsidTr="00ED6099">
        <w:tc>
          <w:tcPr>
            <w:tcW w:w="8640" w:type="dxa"/>
          </w:tcPr>
          <w:p w14:paraId="0A9E0D43" w14:textId="77777777" w:rsidR="00ED6099" w:rsidRDefault="00ED6099" w:rsidP="00ED6099">
            <w:pPr>
              <w:spacing w:after="0" w:line="240" w:lineRule="auto"/>
              <w:jc w:val="center"/>
              <w:rPr>
                <w:sz w:val="24"/>
                <w:szCs w:val="24"/>
              </w:rPr>
            </w:pPr>
            <w:r>
              <w:rPr>
                <w:noProof/>
              </w:rPr>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ED6099">
        <w:tc>
          <w:tcPr>
            <w:tcW w:w="8640" w:type="dxa"/>
          </w:tcPr>
          <w:p w14:paraId="0A2B4D3E" w14:textId="77777777" w:rsidR="00ED6099" w:rsidRPr="00A721FD" w:rsidRDefault="00ED6099" w:rsidP="00ED6099">
            <w:pPr>
              <w:tabs>
                <w:tab w:val="left" w:pos="8149"/>
              </w:tabs>
              <w:spacing w:before="240" w:after="0" w:line="240" w:lineRule="auto"/>
              <w:ind w:left="360" w:right="288"/>
              <w:jc w:val="both"/>
              <w:rPr>
                <w:rFonts w:ascii="Times New Roman" w:hAnsi="Times New Roman" w:cs="Times New Roman"/>
              </w:rPr>
            </w:pPr>
            <w:bookmarkStart w:id="1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9"/>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ED609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47B6108A"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lastRenderedPageBreak/>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0C26DB77"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A71FC9"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1AC4F014"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5</w:instrText>
              </w:r>
            </w:fldSimple>
            <w:r>
              <w:instrText>)</w:instrText>
            </w:r>
            <w:r>
              <w:fldChar w:fldCharType="end"/>
            </w:r>
          </w:p>
        </w:tc>
      </w:tr>
    </w:tbl>
    <w:p w14:paraId="0462EDED" w14:textId="6EA923A9"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953A5F" w:rsidRPr="00953A5F">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 xml:space="preserve">Various state-of-the-art techniques </w:t>
      </w:r>
      <w:r w:rsidRPr="00027FE4">
        <w:rPr>
          <w:rFonts w:ascii="Times New Roman" w:hAnsi="Times New Roman" w:cs="Times New Roman"/>
        </w:rPr>
        <w:lastRenderedPageBreak/>
        <w:t>for increasing the capture volume for iris acquisition along with their advantages and limitations are discussed in Chapter 2.</w:t>
      </w:r>
    </w:p>
    <w:tbl>
      <w:tblPr>
        <w:tblpPr w:leftFromText="180" w:rightFromText="180" w:vertAnchor="text" w:horzAnchor="margin" w:tblpY="430"/>
        <w:tblOverlap w:val="never"/>
        <w:tblW w:w="0" w:type="auto"/>
        <w:tblLook w:val="04A0" w:firstRow="1" w:lastRow="0" w:firstColumn="1" w:lastColumn="0" w:noHBand="0" w:noVBand="1"/>
      </w:tblPr>
      <w:tblGrid>
        <w:gridCol w:w="8640"/>
      </w:tblGrid>
      <w:tr w:rsidR="00DF1609" w14:paraId="7BCE09E3" w14:textId="77777777" w:rsidTr="00DF1609">
        <w:tc>
          <w:tcPr>
            <w:tcW w:w="8640" w:type="dxa"/>
          </w:tcPr>
          <w:p w14:paraId="2DDC69A7" w14:textId="77777777" w:rsidR="00DF1609" w:rsidRDefault="00DF1609" w:rsidP="00DF1609">
            <w:pPr>
              <w:spacing w:after="0" w:line="240" w:lineRule="auto"/>
              <w:jc w:val="center"/>
              <w:rPr>
                <w:sz w:val="24"/>
                <w:szCs w:val="24"/>
              </w:rPr>
            </w:pPr>
            <w:r>
              <w:rPr>
                <w:noProof/>
              </w:rPr>
              <w:drawing>
                <wp:inline distT="0" distB="0" distL="0" distR="0" wp14:anchorId="6228F1C0" wp14:editId="57CF48B0">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DF1609" w14:paraId="589B8ACE" w14:textId="77777777" w:rsidTr="00DF1609">
        <w:tc>
          <w:tcPr>
            <w:tcW w:w="8640" w:type="dxa"/>
          </w:tcPr>
          <w:p w14:paraId="2A5E4656"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DBD0CA8"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29D7DFE5" w:rsidR="00C8507C" w:rsidRPr="00275628" w:rsidRDefault="00C8507C" w:rsidP="00ED6099">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plane of 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9867D6">
          <w:rPr>
            <w:rStyle w:val="Hyperlink"/>
            <w:rFonts w:ascii="Times New Roman" w:hAnsi="Times New Roman" w:cs="Times New Roman"/>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xml:space="preserve">.  Scheimpflug cameras have also </w:t>
      </w:r>
      <w:r>
        <w:rPr>
          <w:rFonts w:ascii="Times New Roman" w:hAnsi="Times New Roman" w:cs="Times New Roman"/>
        </w:rPr>
        <w:lastRenderedPageBreak/>
        <w:t>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76"/>
        <w:tblOverlap w:val="never"/>
        <w:tblW w:w="0" w:type="auto"/>
        <w:tblLook w:val="04A0" w:firstRow="1" w:lastRow="0" w:firstColumn="1" w:lastColumn="0" w:noHBand="0" w:noVBand="1"/>
      </w:tblPr>
      <w:tblGrid>
        <w:gridCol w:w="8640"/>
      </w:tblGrid>
      <w:tr w:rsidR="00DF1609" w14:paraId="644B7B79" w14:textId="77777777" w:rsidTr="00DF1609">
        <w:tc>
          <w:tcPr>
            <w:tcW w:w="8640" w:type="dxa"/>
          </w:tcPr>
          <w:p w14:paraId="36FEB3FB" w14:textId="77777777" w:rsidR="00DF1609" w:rsidRDefault="00DF1609" w:rsidP="00DF1609">
            <w:pPr>
              <w:spacing w:after="0" w:line="240" w:lineRule="auto"/>
              <w:jc w:val="center"/>
              <w:rPr>
                <w:sz w:val="24"/>
                <w:szCs w:val="24"/>
              </w:rPr>
            </w:pPr>
            <w:r>
              <w:rPr>
                <w:noProof/>
              </w:rPr>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DF1609">
        <w:tc>
          <w:tcPr>
            <w:tcW w:w="8640" w:type="dxa"/>
          </w:tcPr>
          <w:p w14:paraId="3ECCC240"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461CDFC5" w:rsidR="00275628" w:rsidRPr="00843217" w:rsidRDefault="00972F51" w:rsidP="00ED6099">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78BE7AFA"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lastRenderedPageBreak/>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383F606C"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22" w:name="_Toc387928527"/>
      <w:r w:rsidRPr="00FE3EA1">
        <w:rPr>
          <w:rFonts w:ascii="Times New Roman" w:hAnsi="Times New Roman" w:cs="Times New Roman"/>
          <w:b/>
          <w:color w:val="auto"/>
          <w:sz w:val="22"/>
          <w:szCs w:val="22"/>
        </w:rPr>
        <w:t>2.1 State-of-the-art large standoff iris acquisition</w:t>
      </w:r>
      <w:bookmarkEnd w:id="22"/>
    </w:p>
    <w:p w14:paraId="1B9A0A06" w14:textId="4ADB2C8B"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953A5F" w:rsidRPr="00953A5F">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592AD32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xml:space="preserve">: (1) Wide-Field-Of-View </w:t>
      </w:r>
      <w:r>
        <w:rPr>
          <w:rFonts w:ascii="Times New Roman" w:hAnsi="Times New Roman" w:cs="Times New Roman"/>
        </w:rPr>
        <w:lastRenderedPageBreak/>
        <w:t>(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 xml:space="preserve">pixel resolution of more than 150 pixels across the iris diameter.  </w:t>
      </w:r>
      <w:r>
        <w:rPr>
          <w:rFonts w:ascii="Times New Roman" w:hAnsi="Times New Roman" w:cs="Times New Roman"/>
        </w:rPr>
        <w:lastRenderedPageBreak/>
        <w:t>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lastRenderedPageBreak/>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1A0C8DC" w14:textId="19D04A79" w:rsidR="009C7028"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42B30CE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36CDD09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A71FC9" w:rsidP="00A77D70">
      <w:pPr>
        <w:spacing w:after="0"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A71FC9"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8313FB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A71FC9"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3DCAA23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1A77880B"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A71FC9"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1F84D5E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3</w:instrText>
              </w:r>
            </w:fldSimple>
            <w:r>
              <w:instrText>)</w:instrText>
            </w:r>
            <w:r>
              <w:fldChar w:fldCharType="end"/>
            </w:r>
            <w:bookmarkEnd w:id="29"/>
            <w:bookmarkEnd w:id="30"/>
            <w:bookmarkEnd w:id="31"/>
            <w:bookmarkEnd w:id="32"/>
            <w:bookmarkEnd w:id="33"/>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A71FC9"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A71FC9"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35512F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953A5F" w:rsidRPr="00953A5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478C3EB"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953A5F" w:rsidRPr="00953A5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953A5F" w:rsidRPr="00953A5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A71FC9"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66553BDE"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16D48F50"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094D60">
        <w:rPr>
          <w:rFonts w:ascii="Times New Roman" w:hAnsi="Times New Roman" w:cs="Times New Roman"/>
        </w:rPr>
        <w:t>(</w:t>
      </w:r>
      <w:r w:rsidR="00953A5F">
        <w:rPr>
          <w:rFonts w:ascii="Times New Roman" w:hAnsi="Times New Roman" w:cs="Times New Roman"/>
        </w:rPr>
        <w:t>3</w:t>
      </w:r>
      <w:r w:rsidR="00953A5F" w:rsidRPr="00094D60">
        <w:rPr>
          <w:rFonts w:ascii="Times New Roman" w:hAnsi="Times New Roman" w:cs="Times New Roman"/>
        </w:rPr>
        <w:t>.</w:t>
      </w:r>
      <w:r w:rsidR="00953A5F">
        <w:rPr>
          <w:rFonts w:ascii="Times New Roman" w:hAnsi="Times New Roman" w:cs="Times New Roman"/>
        </w:rPr>
        <w:t>4</w:t>
      </w:r>
      <w:r w:rsidR="00953A5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953A5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A71FC9"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1DFB39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A71FC9"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2DE045C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6AF7579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953A5F" w:rsidRPr="00953A5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A71FC9"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58CFDC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A71FC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044C207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575257CF"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6</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8</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A71FC9"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0FECAAA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A71FC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74A4790C"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0EC503F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953A5F" w:rsidRPr="00953A5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A71FC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A71FC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43C53D36"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3DA0B20"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1</w:t>
      </w:r>
      <w:r w:rsidR="00953A5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A71FC9"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73FDC9E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A71FC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A71FC9"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A71FC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A71FC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A71FC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D7E21E5"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7969814E"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15968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A71FC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A71FC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00A27760"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35413855"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A71FC9"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20E14FF9"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5E7D7E1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A71FC9"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2F79116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892220"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A71FC9"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16A00D88"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13D3839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6</w:t>
      </w:r>
      <w:r w:rsidR="00953A5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A71FC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1C4DE473"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A71FC9"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35C32D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3E88B6A"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5</w:t>
      </w:r>
      <w:r w:rsidR="00953A5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A71FC9"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A71FC9"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1" w:name="NumberRef140176415"/>
        <w:tc>
          <w:tcPr>
            <w:tcW w:w="702" w:type="dxa"/>
            <w:shd w:val="clear" w:color="auto" w:fill="auto"/>
            <w:vAlign w:val="center"/>
          </w:tcPr>
          <w:p w14:paraId="10DC901F" w14:textId="673D166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4CFB405C" w14:textId="3B2BF07F"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9</w:t>
      </w:r>
      <w:r w:rsidR="00953A5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7</w:t>
      </w:r>
      <w:r w:rsidR="00953A5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A71FC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3727831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3B546E37"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21</w:instrText>
              </w:r>
            </w:fldSimple>
            <w:r>
              <w:instrText>)</w:instrText>
            </w:r>
            <w:r>
              <w:fldChar w:fldCharType="end"/>
            </w:r>
            <w:bookmarkEnd w:id="63"/>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A71FC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A2244E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6A3E5B0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6C2D2EE5"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3</w:t>
      </w:r>
      <w:r w:rsidR="00953A5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953A5F" w:rsidRPr="00953A5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0</w:t>
      </w:r>
      <w:r w:rsidR="00953A5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A71FC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3EBDE9FD"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0D485A85"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4</w:t>
      </w:r>
      <w:r w:rsidR="00953A5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A71FC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2D9182E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A71FC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7AD60C5C"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39D8B2A2"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A71FC9"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bookmarkStart w:id="79" w:name="NumberRef1563022137"/>
        <w:tc>
          <w:tcPr>
            <w:tcW w:w="720" w:type="dxa"/>
            <w:shd w:val="clear" w:color="auto" w:fill="auto"/>
            <w:vAlign w:val="center"/>
          </w:tcPr>
          <w:p w14:paraId="3E8ABC0B" w14:textId="6D58B4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bookmarkEnd w:id="79"/>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A71FC9"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A71FC9"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7786236"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A71FC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A71FC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A71FC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A71FC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A71FC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A71FC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A71FC9"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A71FC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A71FC9"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2C68152A" w:rsidR="00E07B9C" w:rsidRPr="00097C0A" w:rsidRDefault="00E07B9C" w:rsidP="00350647">
            <w:pPr>
              <w:spacing w:before="120" w:after="0" w:line="240" w:lineRule="auto"/>
              <w:ind w:left="360" w:right="288"/>
              <w:jc w:val="both"/>
              <w:rPr>
                <w:rFonts w:ascii="Times New Roman" w:hAnsi="Times New Roman" w:cs="Times New Roman"/>
              </w:rPr>
            </w:pPr>
            <w:bookmarkStart w:id="80"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80"/>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A79862F"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81" w:name="Table_3_1"/>
            <w:r w:rsidRPr="00097C0A">
              <w:rPr>
                <w:rFonts w:ascii="Times New Roman" w:hAnsi="Times New Roman" w:cs="Times New Roman"/>
                <w:b/>
                <w:color w:val="0070C0"/>
              </w:rPr>
              <w:lastRenderedPageBreak/>
              <w:t>Table 3.1</w:t>
            </w:r>
            <w:bookmarkEnd w:id="81"/>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9930F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8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A71FC9" w:rsidP="00B41841">
      <w:pPr>
        <w:spacing w:after="0"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EF2BDC4"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83" w:name="_3.7.2_Properties_of"/>
      <w:bookmarkEnd w:id="8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53F569F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E3A2ED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A810038"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150C17D"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4"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4"/>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85" w:name="Figure_3_11"/>
            <w:r>
              <w:rPr>
                <w:rFonts w:ascii="Times New Roman" w:hAnsi="Times New Roman" w:cs="Times New Roman"/>
                <w:b/>
                <w:color w:val="C00000"/>
              </w:rPr>
              <w:t>Figure 3.11</w:t>
            </w:r>
            <w:bookmarkEnd w:id="85"/>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6" w:name="Figure_3_12"/>
            <w:r>
              <w:rPr>
                <w:rFonts w:ascii="Times New Roman" w:hAnsi="Times New Roman" w:cs="Times New Roman"/>
                <w:b/>
                <w:color w:val="C00000"/>
              </w:rPr>
              <w:t>Figure 3.12</w:t>
            </w:r>
            <w:bookmarkEnd w:id="86"/>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7"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7"/>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8"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8"/>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9"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9"/>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1358D15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A71FC9"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356504D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83ED99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90" w:name="NumberRef5248684287"/>
      <w:bookmarkEnd w:id="90"/>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A71FC9"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1" w:name="NumberRef226292014"/>
        <w:tc>
          <w:tcPr>
            <w:tcW w:w="720" w:type="dxa"/>
            <w:shd w:val="clear" w:color="auto" w:fill="auto"/>
            <w:vAlign w:val="center"/>
          </w:tcPr>
          <w:p w14:paraId="04C32364" w14:textId="3B9B5C4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2"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2"/>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A71FC9"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A8D33FF"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A71FC9"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2844802737"/>
        <w:bookmarkStart w:id="94" w:name="NumberRef456491709"/>
        <w:tc>
          <w:tcPr>
            <w:tcW w:w="720" w:type="dxa"/>
            <w:shd w:val="clear" w:color="auto" w:fill="auto"/>
            <w:vAlign w:val="center"/>
          </w:tcPr>
          <w:p w14:paraId="56821179" w14:textId="65148EC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bookmarkEnd w:id="94"/>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A71FC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DA4CD8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A71FC9"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5" w:name="NumberRef3820106983"/>
        <w:tc>
          <w:tcPr>
            <w:tcW w:w="720" w:type="dxa"/>
            <w:shd w:val="clear" w:color="auto" w:fill="auto"/>
            <w:vAlign w:val="center"/>
          </w:tcPr>
          <w:p w14:paraId="15A4C7D4" w14:textId="6C2DA25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412200"/>
        <w:tc>
          <w:tcPr>
            <w:tcW w:w="720" w:type="dxa"/>
            <w:shd w:val="clear" w:color="auto" w:fill="auto"/>
            <w:vAlign w:val="center"/>
          </w:tcPr>
          <w:p w14:paraId="6121BBE2" w14:textId="132C579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7" w:name="NumberRef2793420553"/>
        <w:tc>
          <w:tcPr>
            <w:tcW w:w="720" w:type="dxa"/>
            <w:shd w:val="clear" w:color="auto" w:fill="auto"/>
            <w:vAlign w:val="center"/>
          </w:tcPr>
          <w:p w14:paraId="5FE307A5" w14:textId="27A473B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A71FC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8" w:name="NumberRef7988843918"/>
        <w:tc>
          <w:tcPr>
            <w:tcW w:w="720" w:type="dxa"/>
            <w:shd w:val="clear" w:color="auto" w:fill="auto"/>
            <w:vAlign w:val="center"/>
          </w:tcPr>
          <w:p w14:paraId="04289E7F" w14:textId="236DC3C5"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p>
        </w:tc>
      </w:tr>
    </w:tbl>
    <w:p w14:paraId="0B5B0E13" w14:textId="5A09868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8C2CD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3FD9923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A71FC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9" w:name="NumberRef9485710859"/>
        <w:bookmarkStart w:id="100" w:name="NumberRef6465871334"/>
        <w:bookmarkStart w:id="101" w:name="NumberRef2613682747"/>
        <w:tc>
          <w:tcPr>
            <w:tcW w:w="720" w:type="dxa"/>
            <w:shd w:val="clear" w:color="auto" w:fill="auto"/>
            <w:vAlign w:val="center"/>
          </w:tcPr>
          <w:p w14:paraId="73DAC9C5" w14:textId="2AD8E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9"/>
            <w:bookmarkEnd w:id="100"/>
            <w:bookmarkEnd w:id="101"/>
          </w:p>
        </w:tc>
      </w:tr>
    </w:tbl>
    <w:p w14:paraId="39D1C6EF" w14:textId="3334FAD3"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2" w:name="NumberRef2957728505"/>
        <w:tc>
          <w:tcPr>
            <w:tcW w:w="720" w:type="dxa"/>
            <w:shd w:val="clear" w:color="auto" w:fill="auto"/>
            <w:vAlign w:val="center"/>
          </w:tcPr>
          <w:p w14:paraId="5AB2D716" w14:textId="485DECF5"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9FB0BBB"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2F62532"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5C72A97"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A71FC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3" w:name="NumberRef9798293710"/>
        <w:bookmarkStart w:id="104" w:name="NumberRef4100732207"/>
        <w:bookmarkStart w:id="105" w:name="NumberRef7852122188"/>
        <w:tc>
          <w:tcPr>
            <w:tcW w:w="720" w:type="dxa"/>
            <w:shd w:val="clear" w:color="auto" w:fill="auto"/>
            <w:vAlign w:val="center"/>
          </w:tcPr>
          <w:p w14:paraId="29FCFDC0" w14:textId="6E08208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bookmarkEnd w:id="104"/>
            <w:bookmarkEnd w:id="105"/>
          </w:p>
        </w:tc>
      </w:tr>
    </w:tbl>
    <w:p w14:paraId="6F6E6402" w14:textId="617F80FA"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6" w:name="NumberRef3009704947"/>
        <w:bookmarkStart w:id="107" w:name="NumberRef4013743401"/>
        <w:bookmarkStart w:id="108" w:name="NumberRef2782799602"/>
        <w:bookmarkStart w:id="109" w:name="NumberRef1628215909"/>
        <w:bookmarkStart w:id="110" w:name="NumberRef8246021271"/>
        <w:tc>
          <w:tcPr>
            <w:tcW w:w="720" w:type="dxa"/>
            <w:shd w:val="clear" w:color="auto" w:fill="auto"/>
            <w:vAlign w:val="center"/>
          </w:tcPr>
          <w:p w14:paraId="2CDA5F91" w14:textId="708D997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bookmarkEnd w:id="107"/>
            <w:bookmarkEnd w:id="108"/>
            <w:bookmarkEnd w:id="109"/>
            <w:bookmarkEnd w:id="110"/>
          </w:p>
        </w:tc>
      </w:tr>
    </w:tbl>
    <w:p w14:paraId="24FEB54F" w14:textId="64471EB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54B093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089BFE5"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A71FC9"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4127668142"/>
        <w:tc>
          <w:tcPr>
            <w:tcW w:w="720" w:type="dxa"/>
            <w:shd w:val="clear" w:color="auto" w:fill="auto"/>
            <w:vAlign w:val="center"/>
          </w:tcPr>
          <w:p w14:paraId="0E89E9CA" w14:textId="6ACDD6F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p>
        </w:tc>
      </w:tr>
    </w:tbl>
    <w:p w14:paraId="63A33AEF" w14:textId="6678C30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3262062073"/>
        <w:bookmarkStart w:id="113" w:name="NumberRef6331788898"/>
        <w:tc>
          <w:tcPr>
            <w:tcW w:w="720" w:type="dxa"/>
            <w:shd w:val="clear" w:color="auto" w:fill="auto"/>
            <w:vAlign w:val="center"/>
          </w:tcPr>
          <w:p w14:paraId="34CAF890" w14:textId="5A1B5415"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748A6030" w14:textId="0519EBAF"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A71FC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1336D005"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2075611353"/>
        <w:bookmarkStart w:id="115" w:name="NumberRef1860135198"/>
        <w:tc>
          <w:tcPr>
            <w:tcW w:w="720" w:type="dxa"/>
            <w:shd w:val="clear" w:color="auto" w:fill="auto"/>
            <w:vAlign w:val="center"/>
          </w:tcPr>
          <w:p w14:paraId="17123732" w14:textId="170FEC8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A71FC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F76282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22EB23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6" w:name="NumberRef5833590031"/>
        <w:tc>
          <w:tcPr>
            <w:tcW w:w="720" w:type="dxa"/>
            <w:shd w:val="clear" w:color="auto" w:fill="auto"/>
            <w:vAlign w:val="center"/>
          </w:tcPr>
          <w:p w14:paraId="6B9718FF" w14:textId="70FCDD4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A71FC9"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A71FC9"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A71FC9"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A71FC9"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3A331D66"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F3FE7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A71FC9"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7" w:name="NumberRef807146430"/>
        <w:tc>
          <w:tcPr>
            <w:tcW w:w="720" w:type="dxa"/>
            <w:shd w:val="clear" w:color="auto" w:fill="auto"/>
            <w:vAlign w:val="center"/>
          </w:tcPr>
          <w:p w14:paraId="7A6F6329" w14:textId="611630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715914D1"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8" w:name="NumberRef4579714537"/>
        <w:bookmarkStart w:id="119" w:name="NumberRef6779477000"/>
        <w:bookmarkStart w:id="120" w:name="NumberRef5367940664"/>
        <w:tc>
          <w:tcPr>
            <w:tcW w:w="720" w:type="dxa"/>
            <w:shd w:val="clear" w:color="auto" w:fill="auto"/>
            <w:vAlign w:val="center"/>
          </w:tcPr>
          <w:p w14:paraId="77A761DB" w14:textId="5D7118F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bookmarkEnd w:id="119"/>
            <w:bookmarkEnd w:id="120"/>
          </w:p>
        </w:tc>
      </w:tr>
    </w:tbl>
    <w:p w14:paraId="477AEB25" w14:textId="5CB4A24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A71FC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1" w:name="NumberRef3789025545"/>
        <w:bookmarkStart w:id="122" w:name="NumberRef2896650434"/>
        <w:bookmarkStart w:id="123" w:name="NumberRef979738235"/>
        <w:bookmarkStart w:id="124" w:name="NumberRef5024539232"/>
        <w:bookmarkStart w:id="125" w:name="NumberRef6570549607"/>
        <w:bookmarkStart w:id="126" w:name="NumberRef9109643102"/>
        <w:tc>
          <w:tcPr>
            <w:tcW w:w="720" w:type="dxa"/>
            <w:shd w:val="clear" w:color="auto" w:fill="auto"/>
            <w:vAlign w:val="center"/>
          </w:tcPr>
          <w:p w14:paraId="3B22B8AD" w14:textId="62A141D5"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bookmarkEnd w:id="124"/>
            <w:bookmarkEnd w:id="125"/>
            <w:bookmarkEnd w:id="126"/>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A71FC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A71FC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A71FC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A71FC9"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A71FC9"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A71FC9"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A71FC9"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A71FC9"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A71FC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B14636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A71FC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7" w:name="NumberRef5137374997"/>
        <w:tc>
          <w:tcPr>
            <w:tcW w:w="720" w:type="dxa"/>
            <w:shd w:val="clear" w:color="auto" w:fill="auto"/>
            <w:vAlign w:val="center"/>
          </w:tcPr>
          <w:p w14:paraId="3DBBF846" w14:textId="72FD7C6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605AF9F"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28" w:name="_4.3.1_Example:_Focusing"/>
      <w:bookmarkEnd w:id="128"/>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5E2FDD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9" w:name="NumberRef9137175679"/>
        <w:tc>
          <w:tcPr>
            <w:tcW w:w="720" w:type="dxa"/>
            <w:shd w:val="clear" w:color="auto" w:fill="auto"/>
            <w:vAlign w:val="center"/>
          </w:tcPr>
          <w:p w14:paraId="21A4E509" w14:textId="742EF4EB"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bl>
    <w:p w14:paraId="44E11708" w14:textId="3190B92D"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5</w:t>
      </w:r>
      <w:r w:rsidR="00953A5F"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A71FC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30" w:name="NumberRef9193770885"/>
        <w:tc>
          <w:tcPr>
            <w:tcW w:w="720" w:type="dxa"/>
            <w:shd w:val="clear" w:color="auto" w:fill="auto"/>
            <w:vAlign w:val="center"/>
          </w:tcPr>
          <w:p w14:paraId="70613259" w14:textId="596057F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200A23" w:rsidRPr="00757137" w14:paraId="7478D7CB" w14:textId="77777777" w:rsidTr="00200A23">
        <w:tc>
          <w:tcPr>
            <w:tcW w:w="7910" w:type="dxa"/>
            <w:shd w:val="clear" w:color="auto" w:fill="auto"/>
            <w:vAlign w:val="center"/>
          </w:tcPr>
          <w:p w14:paraId="3E699359" w14:textId="1E4E2FE1" w:rsidR="00200A23" w:rsidRPr="00757137" w:rsidRDefault="00A71FC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1" w:name="NumberRef6317424178"/>
        <w:tc>
          <w:tcPr>
            <w:tcW w:w="720" w:type="dxa"/>
            <w:shd w:val="clear" w:color="auto" w:fill="auto"/>
            <w:vAlign w:val="center"/>
          </w:tcPr>
          <w:p w14:paraId="73468C14" w14:textId="07BCBD7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p>
        </w:tc>
      </w:tr>
      <w:tr w:rsidR="00F84D7B" w:rsidRPr="00757137" w14:paraId="5DCF65F0" w14:textId="77777777" w:rsidTr="00F84D7B">
        <w:tc>
          <w:tcPr>
            <w:tcW w:w="7910" w:type="dxa"/>
            <w:shd w:val="clear" w:color="auto" w:fill="auto"/>
            <w:vAlign w:val="center"/>
          </w:tcPr>
          <w:p w14:paraId="037533A7" w14:textId="42AD9792" w:rsidR="00F84D7B"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2" w:name="NumberRef6276420355"/>
        <w:bookmarkStart w:id="133" w:name="NumberRef4284563661"/>
        <w:bookmarkStart w:id="134" w:name="NumberRef5610401034"/>
        <w:bookmarkStart w:id="135" w:name="NumberRef4596408010"/>
        <w:bookmarkStart w:id="136" w:name="NumberRef5440139771"/>
        <w:tc>
          <w:tcPr>
            <w:tcW w:w="720" w:type="dxa"/>
            <w:shd w:val="clear" w:color="auto" w:fill="auto"/>
            <w:vAlign w:val="center"/>
          </w:tcPr>
          <w:p w14:paraId="424B4CD5" w14:textId="5BFCB6D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bookmarkEnd w:id="134"/>
            <w:bookmarkEnd w:id="135"/>
            <w:bookmarkEnd w:id="136"/>
          </w:p>
        </w:tc>
      </w:tr>
    </w:tbl>
    <w:p w14:paraId="338E43C0" w14:textId="0F0E907F"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29A0180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293F436"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30F7C7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7</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23B84C4"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A71FC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4F61A6C"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721BD61"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A71FC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D90F4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028658"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7" w:name="NumberRef6944853067"/>
        <w:bookmarkStart w:id="138" w:name="NumberRef8348171711"/>
        <w:tc>
          <w:tcPr>
            <w:tcW w:w="720" w:type="dxa"/>
            <w:shd w:val="clear" w:color="auto" w:fill="auto"/>
            <w:vAlign w:val="center"/>
          </w:tcPr>
          <w:p w14:paraId="5F9EC128" w14:textId="5848409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9"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9"/>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3842A63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40" w:name="NumberRef3534726501"/>
        <w:bookmarkStart w:id="141" w:name="NumberRef2438451648"/>
        <w:tc>
          <w:tcPr>
            <w:tcW w:w="720" w:type="dxa"/>
            <w:shd w:val="clear" w:color="auto" w:fill="auto"/>
            <w:vAlign w:val="center"/>
          </w:tcPr>
          <w:p w14:paraId="168E4342" w14:textId="7B9F3727"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4B8394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4C803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A71FC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2" w:name="NumberRef9161639810"/>
        <w:tc>
          <w:tcPr>
            <w:tcW w:w="720" w:type="dxa"/>
            <w:shd w:val="clear" w:color="auto" w:fill="auto"/>
            <w:vAlign w:val="center"/>
          </w:tcPr>
          <w:p w14:paraId="37E6E1AC" w14:textId="77AB10D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A71FC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3" w:name="NumberRef4302611351"/>
        <w:tc>
          <w:tcPr>
            <w:tcW w:w="720" w:type="dxa"/>
            <w:shd w:val="clear" w:color="auto" w:fill="auto"/>
            <w:vAlign w:val="center"/>
          </w:tcPr>
          <w:p w14:paraId="1A6EF8DE" w14:textId="633B4C5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4048341513"/>
        <w:tc>
          <w:tcPr>
            <w:tcW w:w="720" w:type="dxa"/>
            <w:shd w:val="clear" w:color="auto" w:fill="auto"/>
            <w:vAlign w:val="center"/>
          </w:tcPr>
          <w:p w14:paraId="7C2E3E9D" w14:textId="2627C3A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286DEC7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1</w:t>
      </w:r>
      <w:r w:rsidR="00953A5F"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5" w:name="NumberRef5433605909"/>
        <w:tc>
          <w:tcPr>
            <w:tcW w:w="720" w:type="dxa"/>
            <w:shd w:val="clear" w:color="auto" w:fill="auto"/>
            <w:vAlign w:val="center"/>
          </w:tcPr>
          <w:p w14:paraId="4793701C" w14:textId="2D8FE3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A71FC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1A4C9D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2CE310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A71FC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6" w:name="NumberRef4629800320"/>
        <w:bookmarkStart w:id="147" w:name="NumberRef555934906"/>
        <w:tc>
          <w:tcPr>
            <w:tcW w:w="720" w:type="dxa"/>
            <w:shd w:val="clear" w:color="auto" w:fill="auto"/>
            <w:vAlign w:val="center"/>
          </w:tcPr>
          <w:p w14:paraId="580CBEA6" w14:textId="3D2E7F5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bookmarkEnd w:id="147"/>
          </w:p>
        </w:tc>
      </w:tr>
    </w:tbl>
    <w:p w14:paraId="4F018D38" w14:textId="70405BAF"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A71FC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F866D40"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A71FC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C4D5014"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A71FC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8" w:name="NumberRef2697315812"/>
        <w:tc>
          <w:tcPr>
            <w:tcW w:w="720" w:type="dxa"/>
            <w:shd w:val="clear" w:color="auto" w:fill="auto"/>
            <w:vAlign w:val="center"/>
          </w:tcPr>
          <w:p w14:paraId="0B19D29C" w14:textId="2583186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p>
        </w:tc>
      </w:tr>
    </w:tbl>
    <w:p w14:paraId="70B00128" w14:textId="0FF9B3A8"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A71FC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9" w:name="NumberRef9790779352"/>
        <w:bookmarkStart w:id="150" w:name="NumberRef9860931635"/>
        <w:tc>
          <w:tcPr>
            <w:tcW w:w="720" w:type="dxa"/>
            <w:shd w:val="clear" w:color="auto" w:fill="auto"/>
            <w:vAlign w:val="center"/>
          </w:tcPr>
          <w:p w14:paraId="519F2115" w14:textId="0EEAD8C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bookmarkEnd w:id="150"/>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51"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1"/>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AD9AB4"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A71FC9"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5BA7CEF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D4BAE7E"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1ECFF7D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A195D2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CD5864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2" w:name="NumberRef8274118304"/>
        <w:bookmarkStart w:id="153" w:name="NumberRef818935633"/>
        <w:tc>
          <w:tcPr>
            <w:tcW w:w="720" w:type="dxa"/>
            <w:shd w:val="clear" w:color="auto" w:fill="auto"/>
            <w:vAlign w:val="center"/>
          </w:tcPr>
          <w:p w14:paraId="3007A402" w14:textId="104C53E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bookmarkEnd w:id="153"/>
          </w:p>
        </w:tc>
      </w:tr>
    </w:tbl>
    <w:p w14:paraId="6DC53FC0" w14:textId="0B78245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9</w:t>
      </w:r>
      <w:r w:rsidR="00953A5F"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A71FC9"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E2E84E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CF946DE"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4"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4"/>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5" w:name="NumberRef3570231199"/>
        <w:bookmarkStart w:id="156" w:name="NumberRef3227176666"/>
        <w:tc>
          <w:tcPr>
            <w:tcW w:w="720" w:type="dxa"/>
            <w:shd w:val="clear" w:color="auto" w:fill="auto"/>
            <w:vAlign w:val="center"/>
          </w:tcPr>
          <w:p w14:paraId="66FD6576" w14:textId="0F191A8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A71FC9"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7" w:name="NumberRef1919224858"/>
        <w:tc>
          <w:tcPr>
            <w:tcW w:w="720" w:type="dxa"/>
            <w:shd w:val="clear" w:color="auto" w:fill="auto"/>
            <w:vAlign w:val="center"/>
          </w:tcPr>
          <w:p w14:paraId="55BDAF2C" w14:textId="09F90C2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8"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8"/>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B20388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4E5550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CA458C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68616E7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A71FC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E4B6E6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A71FC9"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04874F1"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E50E541"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A71FC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9" w:name="NumberRef6789133549"/>
        <w:bookmarkStart w:id="160" w:name="NumberRef896413922"/>
        <w:bookmarkStart w:id="161" w:name="NumberRef2076272964"/>
        <w:bookmarkStart w:id="162" w:name="NumberRef4804747105"/>
        <w:bookmarkStart w:id="163" w:name="NumberRef2268660069"/>
        <w:tc>
          <w:tcPr>
            <w:tcW w:w="720" w:type="dxa"/>
            <w:shd w:val="clear" w:color="auto" w:fill="auto"/>
            <w:vAlign w:val="center"/>
          </w:tcPr>
          <w:p w14:paraId="57B02A3A" w14:textId="303BDAEB"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bookmarkEnd w:id="160"/>
            <w:bookmarkEnd w:id="161"/>
            <w:bookmarkEnd w:id="162"/>
            <w:bookmarkEnd w:id="163"/>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A71FC9"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4" w:name="NumberRef4542078376"/>
        <w:tc>
          <w:tcPr>
            <w:tcW w:w="720" w:type="dxa"/>
            <w:shd w:val="clear" w:color="auto" w:fill="auto"/>
            <w:vAlign w:val="center"/>
          </w:tcPr>
          <w:p w14:paraId="4F7EB80D" w14:textId="18A2875C"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p>
        </w:tc>
      </w:tr>
    </w:tbl>
    <w:p w14:paraId="40924564" w14:textId="31D0B0B1"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A71FC9"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82DE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57C429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A71FC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5" w:name="NumberRef1499810815"/>
        <w:bookmarkStart w:id="166" w:name="NumberRef7043957710"/>
        <w:bookmarkStart w:id="167" w:name="NumberRef9287859797"/>
        <w:bookmarkStart w:id="168" w:name="NumberRef5302125216"/>
        <w:bookmarkStart w:id="169" w:name="NumberRef3297359347"/>
        <w:bookmarkStart w:id="170" w:name="NumberRef7901288867"/>
        <w:bookmarkStart w:id="171" w:name="NumberRef2546018958"/>
        <w:bookmarkStart w:id="172" w:name="NumberRef3406065702"/>
        <w:bookmarkStart w:id="173" w:name="NumberRef9994145632"/>
        <w:tc>
          <w:tcPr>
            <w:tcW w:w="720" w:type="dxa"/>
            <w:shd w:val="clear" w:color="auto" w:fill="auto"/>
            <w:vAlign w:val="center"/>
          </w:tcPr>
          <w:p w14:paraId="76939F0D" w14:textId="28284DF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bookmarkEnd w:id="166"/>
            <w:bookmarkEnd w:id="167"/>
            <w:bookmarkEnd w:id="168"/>
            <w:bookmarkEnd w:id="169"/>
            <w:bookmarkEnd w:id="170"/>
            <w:bookmarkEnd w:id="171"/>
            <w:bookmarkEnd w:id="172"/>
            <w:bookmarkEnd w:id="173"/>
          </w:p>
        </w:tc>
      </w:tr>
    </w:tbl>
    <w:p w14:paraId="1F7D2B3D" w14:textId="38EF2B21"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1</w:t>
      </w:r>
      <w:r w:rsidR="00953A5F"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4"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4"/>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3D9403F"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3F17E1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79F955A4" w:rsidR="00986A2B" w:rsidRPr="00757137" w:rsidRDefault="00986A2B" w:rsidP="00B125D0">
            <w:pPr>
              <w:spacing w:line="240" w:lineRule="auto"/>
              <w:ind w:left="360" w:right="288"/>
              <w:jc w:val="both"/>
              <w:rPr>
                <w:rFonts w:ascii="Times New Roman" w:hAnsi="Times New Roman" w:cs="Times New Roman"/>
                <w:b/>
                <w:color w:val="0070C0"/>
              </w:rPr>
            </w:pPr>
            <w:bookmarkStart w:id="175"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5"/>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A71FC9"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A71FC9"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4BECEC1"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6"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6"/>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35395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5BF4515"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A71FC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7" w:name="NumberRef7577292919"/>
        <w:bookmarkStart w:id="178" w:name="NumberRef4018420577"/>
        <w:bookmarkStart w:id="179" w:name="NumberRef4618743658"/>
        <w:bookmarkStart w:id="180" w:name="NumberRef4921656251"/>
        <w:bookmarkStart w:id="181" w:name="NumberRef2566289306"/>
        <w:tc>
          <w:tcPr>
            <w:tcW w:w="720" w:type="dxa"/>
            <w:shd w:val="clear" w:color="auto" w:fill="auto"/>
            <w:vAlign w:val="center"/>
          </w:tcPr>
          <w:p w14:paraId="51F00E36" w14:textId="35A0755F"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7"/>
            <w:bookmarkEnd w:id="178"/>
            <w:bookmarkEnd w:id="179"/>
            <w:bookmarkEnd w:id="180"/>
            <w:bookmarkEnd w:id="181"/>
          </w:p>
        </w:tc>
      </w:tr>
    </w:tbl>
    <w:p w14:paraId="772F400C" w14:textId="2F8538B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2"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393E69A"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471B247"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A71FC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3" w:name="NumberRef954290628"/>
        <w:bookmarkStart w:id="184" w:name="NumberRef449338555"/>
        <w:bookmarkStart w:id="185" w:name="NumberRef6761758924"/>
        <w:tc>
          <w:tcPr>
            <w:tcW w:w="720" w:type="dxa"/>
            <w:shd w:val="clear" w:color="auto" w:fill="auto"/>
            <w:vAlign w:val="center"/>
          </w:tcPr>
          <w:p w14:paraId="0A0E9794" w14:textId="0B4560A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A71FC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6" w:name="NumberRef5897925496"/>
        <w:bookmarkStart w:id="187" w:name="NumberRef2729423642"/>
        <w:bookmarkStart w:id="188" w:name="NumberRef6736466885"/>
        <w:bookmarkStart w:id="189" w:name="NumberRef2972580194"/>
        <w:bookmarkStart w:id="190" w:name="NumberRef2352822423"/>
        <w:bookmarkStart w:id="191" w:name="NumberRef4824280739"/>
        <w:bookmarkStart w:id="192" w:name="NumberRef157039165"/>
        <w:tc>
          <w:tcPr>
            <w:tcW w:w="720" w:type="dxa"/>
            <w:shd w:val="clear" w:color="auto" w:fill="auto"/>
            <w:vAlign w:val="center"/>
          </w:tcPr>
          <w:p w14:paraId="4DD9A82B" w14:textId="53B18A2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6"/>
            <w:bookmarkEnd w:id="187"/>
            <w:bookmarkEnd w:id="188"/>
            <w:bookmarkEnd w:id="189"/>
            <w:bookmarkEnd w:id="190"/>
            <w:bookmarkEnd w:id="191"/>
            <w:bookmarkEnd w:id="192"/>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FF2FF6A" w:rsidR="00AE2CDA" w:rsidRPr="00757137" w:rsidRDefault="00AE2CDA" w:rsidP="00F368A8">
            <w:pPr>
              <w:spacing w:line="240" w:lineRule="auto"/>
              <w:ind w:left="360" w:right="288"/>
              <w:jc w:val="both"/>
              <w:rPr>
                <w:rFonts w:ascii="Times New Roman" w:hAnsi="Times New Roman" w:cs="Times New Roman"/>
                <w:b/>
                <w:color w:val="0070C0"/>
              </w:rPr>
            </w:pPr>
            <w:bookmarkStart w:id="193"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A71FC9"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A71FC9"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A71FC9" w:rsidP="00F368A8">
      <w:pPr>
        <w:spacing w:after="0"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4"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473D9C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A71FC9"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5" w:name="NumberRef1698734760"/>
        <w:tc>
          <w:tcPr>
            <w:tcW w:w="720" w:type="dxa"/>
            <w:shd w:val="clear" w:color="auto" w:fill="auto"/>
            <w:vAlign w:val="center"/>
          </w:tcPr>
          <w:p w14:paraId="3FD6D360" w14:textId="648990FA"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6"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6"/>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A71FC9"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755AFA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A71FC9"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E517F9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7" w:name="NumberRef8725468516"/>
        <w:tc>
          <w:tcPr>
            <w:tcW w:w="720" w:type="dxa"/>
            <w:shd w:val="clear" w:color="auto" w:fill="auto"/>
            <w:vAlign w:val="center"/>
          </w:tcPr>
          <w:p w14:paraId="60DE5B21" w14:textId="30511FF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A71FC9"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8" w:name="NumberRef2729468346"/>
        <w:tc>
          <w:tcPr>
            <w:tcW w:w="720" w:type="dxa"/>
            <w:shd w:val="clear" w:color="auto" w:fill="auto"/>
            <w:vAlign w:val="center"/>
          </w:tcPr>
          <w:p w14:paraId="463E6A50" w14:textId="03AC9F6F"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E75B7F9"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953A5F" w:rsidRPr="00953A5F">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A71FC9"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9" w:name="NumberRef9276165366"/>
        <w:bookmarkStart w:id="200" w:name="NumberRef979298353"/>
        <w:bookmarkStart w:id="201" w:name="NumberRef4438624978"/>
        <w:bookmarkStart w:id="202" w:name="NumberRef7506877184"/>
        <w:tc>
          <w:tcPr>
            <w:tcW w:w="720" w:type="dxa"/>
            <w:shd w:val="clear" w:color="auto" w:fill="auto"/>
            <w:vAlign w:val="center"/>
          </w:tcPr>
          <w:p w14:paraId="4B173957" w14:textId="15C3658C"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9"/>
            <w:bookmarkEnd w:id="200"/>
            <w:bookmarkEnd w:id="201"/>
            <w:bookmarkEnd w:id="202"/>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B17427"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5CD948"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1</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0</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A71FC9"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3" w:name="NumberRef309506059"/>
        <w:tc>
          <w:tcPr>
            <w:tcW w:w="720" w:type="dxa"/>
            <w:shd w:val="clear" w:color="auto" w:fill="auto"/>
            <w:vAlign w:val="center"/>
          </w:tcPr>
          <w:p w14:paraId="272020F3" w14:textId="1AB729B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753129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4" w:name="NumberRef898965597"/>
        <w:tc>
          <w:tcPr>
            <w:tcW w:w="720" w:type="dxa"/>
            <w:shd w:val="clear" w:color="auto" w:fill="auto"/>
            <w:vAlign w:val="center"/>
          </w:tcPr>
          <w:p w14:paraId="02A31ADB" w14:textId="33515094"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4"/>
          </w:p>
        </w:tc>
      </w:tr>
    </w:tbl>
    <w:p w14:paraId="7DA203B6" w14:textId="57BA91D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3A535F3D" w:rsidR="002D13BE" w:rsidRPr="00757137" w:rsidRDefault="002D13BE" w:rsidP="002D13BE">
            <w:pPr>
              <w:spacing w:before="120" w:after="0" w:line="240" w:lineRule="auto"/>
              <w:ind w:left="360" w:right="288"/>
              <w:jc w:val="both"/>
              <w:rPr>
                <w:rFonts w:ascii="Times New Roman" w:hAnsi="Times New Roman" w:cs="Times New Roman"/>
              </w:rPr>
            </w:pPr>
            <w:bookmarkStart w:id="205"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720BF1A"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06"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7"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7"/>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8"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8"/>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7BCA1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FA8601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A71FC9"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44A70ACA"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A71FC9"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84815D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A71FC9"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7D1E943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A71FC9"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B03C84"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F8E57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7A1C796E" w14:textId="2E82D71E" w:rsidR="00D131B0" w:rsidRDefault="00451697" w:rsidP="002D13BE">
      <w:pPr>
        <w:spacing w:after="0"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6C8369B2" w14:textId="1B785E04" w:rsidR="009354FC" w:rsidRDefault="009354FC" w:rsidP="002D13BE">
      <w:pPr>
        <w:spacing w:after="0" w:line="480" w:lineRule="auto"/>
        <w:jc w:val="both"/>
        <w:rPr>
          <w:rFonts w:ascii="Times New Roman" w:hAnsi="Times New Roman" w:cs="Times New Roman"/>
        </w:rPr>
      </w:pPr>
      <w:r>
        <w:rPr>
          <w:rFonts w:ascii="Times New Roman" w:hAnsi="Times New Roman" w:cs="Times New Roman"/>
        </w:rPr>
        <w:t>Talk about general depth of field</w:t>
      </w:r>
      <w:r w:rsidR="00ED7581">
        <w:rPr>
          <w:rFonts w:ascii="Times New Roman" w:hAnsi="Times New Roman" w:cs="Times New Roman"/>
        </w:rPr>
        <w:t xml:space="preserve"> issue for </w:t>
      </w:r>
      <w:r w:rsidR="00142DEF">
        <w:rPr>
          <w:rFonts w:ascii="Times New Roman" w:hAnsi="Times New Roman" w:cs="Times New Roman"/>
        </w:rPr>
        <w:t xml:space="preserve">three-dimensional </w:t>
      </w:r>
      <w:r w:rsidR="00ED7581">
        <w:rPr>
          <w:rFonts w:ascii="Times New Roman" w:hAnsi="Times New Roman" w:cs="Times New Roman"/>
        </w:rPr>
        <w:t>subjects with extended depths</w:t>
      </w:r>
      <w:r>
        <w:rPr>
          <w:rFonts w:ascii="Times New Roman" w:hAnsi="Times New Roman" w:cs="Times New Roman"/>
        </w:rPr>
        <w:t xml:space="preserve"> and techniques to overcome dof … </w:t>
      </w:r>
    </w:p>
    <w:p w14:paraId="63B89992" w14:textId="6F3B38D9" w:rsidR="009F2E04" w:rsidRDefault="009F2E04" w:rsidP="002D13BE">
      <w:pPr>
        <w:spacing w:after="0" w:line="480" w:lineRule="auto"/>
        <w:jc w:val="both"/>
        <w:rPr>
          <w:rFonts w:ascii="Times New Roman" w:hAnsi="Times New Roman" w:cs="Times New Roman"/>
        </w:rPr>
      </w:pPr>
      <w:r>
        <w:rPr>
          <w:rFonts w:ascii="Times New Roman" w:hAnsi="Times New Roman" w:cs="Times New Roman"/>
        </w:rPr>
        <w:t>The technique proposed herein is in the spirit of Epsilon photography [ref] ….. what is the idea of Epsion photography?</w:t>
      </w:r>
    </w:p>
    <w:p w14:paraId="671D5A78" w14:textId="3723DF4E" w:rsidR="00C65A00" w:rsidRDefault="00D131B0" w:rsidP="002D13BE">
      <w:pPr>
        <w:spacing w:after="0" w:line="480" w:lineRule="auto"/>
        <w:jc w:val="both"/>
        <w:rPr>
          <w:rFonts w:ascii="Times New Roman" w:hAnsi="Times New Roman" w:cs="Times New Roman"/>
        </w:rPr>
      </w:pPr>
      <w:r>
        <w:rPr>
          <w:rFonts w:ascii="Times New Roman" w:hAnsi="Times New Roman" w:cs="Times New Roman"/>
        </w:rPr>
        <w:t xml:space="preserve">Motivate that these are consequences of the geometric model. </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lastRenderedPageBreak/>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3560F2">
          <w:rPr>
            <w:rStyle w:val="Hyperlink"/>
            <w:rFonts w:ascii="Times New Roman" w:hAnsi="Times New Roman" w:cs="Times New Roman"/>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09"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09"/>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45524908"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lastRenderedPageBreak/>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 xml:space="preserve">contrast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0B1F18">
        <w:rPr>
          <w:rFonts w:ascii="Times New Roman" w:hAnsi="Times New Roman" w:cs="Times New Roman"/>
        </w:rPr>
        <w:t xml:space="preserve">As an example of the focus stacking method, </w:t>
      </w:r>
      <w:hyperlink w:anchor="Figure_5_2" w:history="1">
        <w:r w:rsidR="00DE1D9F" w:rsidRPr="00753D2C">
          <w:rPr>
            <w:rStyle w:val="Hyperlink"/>
            <w:rFonts w:ascii="Times New Roman" w:hAnsi="Times New Roman" w:cs="Times New Roman"/>
          </w:rPr>
          <w:t xml:space="preserve">Figure </w:t>
        </w:r>
        <w:r w:rsidR="00B93FA8" w:rsidRPr="00753D2C">
          <w:rPr>
            <w:rStyle w:val="Hyperlink"/>
            <w:rFonts w:ascii="Times New Roman" w:hAnsi="Times New Roman" w:cs="Times New Roman"/>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5jmmm99to","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753D2C" w:rsidRPr="00753D2C">
        <w:rPr>
          <w:rFonts w:ascii="Times New Roman" w:hAnsi="Times New Roman" w:cs="Times New Roman"/>
          <w:szCs w:val="24"/>
        </w:rPr>
        <w:t> [86]</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50015238"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10"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10"/>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753D2C">
              <w:rPr>
                <w:rFonts w:ascii="Times New Roman" w:hAnsi="Times New Roman" w:cs="Times New Roman"/>
                <w:szCs w:val="24"/>
              </w:rPr>
              <w:instrText xml:space="preserve"> ADDIN ZOTERO_ITEM CSL_CITATION {"citationID":"gu3m2v6k2","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753D2C" w:rsidRPr="00753D2C">
              <w:rPr>
                <w:rFonts w:ascii="Times New Roman" w:hAnsi="Times New Roman" w:cs="Times New Roman"/>
                <w:szCs w:val="24"/>
              </w:rPr>
              <w:t> [86]</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r w:rsidRPr="00AA248F">
        <w:rPr>
          <w:rFonts w:ascii="Times New Roman" w:eastAsiaTheme="minorEastAsia" w:hAnsi="Times New Roman" w:cs="Times New Roman"/>
          <w:b/>
          <w:color w:val="auto"/>
        </w:rPr>
        <w:lastRenderedPageBreak/>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488A607E"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r w:rsidR="00C36592">
        <w:rPr>
          <w:rFonts w:ascii="Times New Roman" w:eastAsiaTheme="minorEastAsia" w:hAnsi="Times New Roman" w:cs="Times New Roman"/>
        </w:rPr>
        <w:t>Sec. 1.4,</w:t>
      </w:r>
      <w:r w:rsidR="002A022A">
        <w:rPr>
          <w:rFonts w:ascii="Times New Roman" w:eastAsiaTheme="minorEastAsia" w:hAnsi="Times New Roman" w:cs="Times New Roman"/>
        </w:rPr>
        <w:t xml:space="preserve"> using a smaller aperture 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imaging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4917A835"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w:t>
      </w:r>
      <w:r w:rsidR="00111B84">
        <w:rPr>
          <w:rFonts w:ascii="Times New Roman" w:eastAsiaTheme="minorEastAsia" w:hAnsi="Times New Roman" w:cs="Times New Roman"/>
        </w:rPr>
        <w:lastRenderedPageBreak/>
        <w:t xml:space="preserve">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3A466DB0"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26jit17vuu","properties":{"formattedCitation":"{\\rtf \\uc0\\u160{}[85,87]}","plainCitation":" [85,87]"},"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2","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5,87]</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1v1is8bo70","properties":{"formattedCitation":"{\\rtf \\uc0\\u160{}[86,88,89]}","plainCitation":" [86,88,8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6,88,89]</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w:t>
      </w:r>
      <w:r w:rsidRPr="007F6845">
        <w:rPr>
          <w:rFonts w:ascii="Times New Roman" w:hAnsi="Times New Roman" w:cs="Times New Roman"/>
        </w:rPr>
        <w:lastRenderedPageBreak/>
        <w:t xml:space="preserve">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F51E8D">
          <w:rPr>
            <w:rStyle w:val="Hyperlink"/>
            <w:rFonts w:ascii="Times New Roman" w:hAnsi="Times New Roman" w:cs="Times New Roman"/>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11"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11"/>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29B4FC9B"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Sec. 2.7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w:t>
      </w:r>
      <w:r w:rsidR="003D3863">
        <w:rPr>
          <w:rFonts w:ascii="Times New Roman" w:hAnsi="Times New Roman" w:cs="Times New Roman"/>
        </w:rPr>
        <w:lastRenderedPageBreak/>
        <w:t xml:space="preserve">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31F6167D"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394E74">
        <w:rPr>
          <w:rFonts w:ascii="Times New Roman" w:hAnsi="Times New Roman"/>
        </w:rPr>
        <w:instrText xml:space="preserve"> ADDIN ZOTERO_ITEM CSL_CITATION {"citationID":"t8rl43a7b","properties":{"formattedCitation":"{\\rtf \\uc0\\u160{}[90]}","plainCitation":" [9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394E74" w:rsidRPr="00394E74">
        <w:rPr>
          <w:rFonts w:ascii="Times New Roman" w:hAnsi="Times New Roman" w:cs="Times New Roman"/>
          <w:szCs w:val="24"/>
        </w:rPr>
        <w:t> [90]</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ill see in Sec. 5.2.1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B40C96">
        <w:rPr>
          <w:rFonts w:ascii="Times New Roman" w:hAnsi="Times New Roman"/>
          <w:i/>
        </w:rPr>
        <w:instrText xml:space="preserve"> ADDIN ZOTERO_ITEM CSL_CITATION {"citationID":"a1fa7oqt0","properties":{"formattedCitation":"{\\rtf \\uc0\\u160{}[91]}","plainCitation":" [9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B40C96" w:rsidRPr="00B40C96">
        <w:rPr>
          <w:rFonts w:ascii="Times New Roman" w:hAnsi="Times New Roman" w:cs="Times New Roman"/>
          <w:szCs w:val="24"/>
        </w:rPr>
        <w:t> [91]</w:t>
      </w:r>
      <w:r w:rsidR="00B40C96">
        <w:rPr>
          <w:rFonts w:ascii="Times New Roman" w:hAnsi="Times New Roman"/>
          <w:i/>
        </w:rPr>
        <w:fldChar w:fldCharType="end"/>
      </w:r>
      <w:r w:rsidR="00B40C96">
        <w:rPr>
          <w:rFonts w:ascii="Times New Roman" w:hAnsi="Times New Roman"/>
        </w:rPr>
        <w:t>.  In Sec. 5.2.1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F114FF">
        <w:rPr>
          <w:rFonts w:ascii="Times New Roman" w:hAnsi="Times New Roman"/>
        </w:rPr>
        <w:t>for rotating a</w:t>
      </w:r>
      <w:r w:rsidR="00B40C96">
        <w:rPr>
          <w:rFonts w:ascii="Times New Roman" w:hAnsi="Times New Roman"/>
        </w:rPr>
        <w:t xml:space="preserve"> lens having unit pupil magnification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953A5F" w:rsidRPr="00953A5F">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 xml:space="preserve">is </w:t>
      </w:r>
      <w:r w:rsidR="008D6EB4">
        <w:rPr>
          <w:rFonts w:ascii="Times New Roman" w:hAnsi="Times New Roman"/>
        </w:rPr>
        <w:lastRenderedPageBreak/>
        <w:t>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7865BC">
          <w:rPr>
            <w:rStyle w:val="Hyperlink"/>
            <w:rFonts w:ascii="Times New Roman" w:hAnsi="Times New Roman" w:cs="Times New Roman"/>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67B0A902"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953A5F" w:rsidRPr="00953A5F">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A71FC9"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12" w:name="NumberRef9385451674"/>
        <w:tc>
          <w:tcPr>
            <w:tcW w:w="720" w:type="dxa"/>
            <w:shd w:val="clear" w:color="auto" w:fill="auto"/>
            <w:vAlign w:val="center"/>
          </w:tcPr>
          <w:p w14:paraId="70CBE346" w14:textId="3F1E9B46"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w:instrText>
              </w:r>
            </w:fldSimple>
            <w:r>
              <w:instrText>)</w:instrText>
            </w:r>
            <w:r>
              <w:fldChar w:fldCharType="end"/>
            </w:r>
            <w:bookmarkEnd w:id="212"/>
          </w:p>
        </w:tc>
      </w:tr>
    </w:tbl>
    <w:p w14:paraId="1D0886EC" w14:textId="443010E7"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A71FC9"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13" w:name="NumberRef5060873628"/>
        <w:tc>
          <w:tcPr>
            <w:tcW w:w="720" w:type="dxa"/>
            <w:shd w:val="clear" w:color="auto" w:fill="auto"/>
            <w:vAlign w:val="center"/>
          </w:tcPr>
          <w:p w14:paraId="084057BB" w14:textId="1560D0E9"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2</w:instrText>
              </w:r>
            </w:fldSimple>
            <w:r>
              <w:instrText>)</w:instrText>
            </w:r>
            <w:r>
              <w:fldChar w:fldCharType="end"/>
            </w:r>
            <w:bookmarkEnd w:id="213"/>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A71FC9"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83C96A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A71FC9"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FE8640F"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A71FC9"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14" w:name="NumberRef6544994116"/>
        <w:tc>
          <w:tcPr>
            <w:tcW w:w="720" w:type="dxa"/>
            <w:shd w:val="clear" w:color="auto" w:fill="auto"/>
            <w:vAlign w:val="center"/>
          </w:tcPr>
          <w:p w14:paraId="1CA99822" w14:textId="521A4F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5</w:instrText>
              </w:r>
            </w:fldSimple>
            <w:r>
              <w:instrText>)</w:instrText>
            </w:r>
            <w:r>
              <w:fldChar w:fldCharType="end"/>
            </w:r>
            <w:bookmarkEnd w:id="214"/>
          </w:p>
        </w:tc>
      </w:tr>
    </w:tbl>
    <w:p w14:paraId="76A91607" w14:textId="31AC7E85"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A71FC9"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5" w:name="NumberRef3904714584"/>
        <w:tc>
          <w:tcPr>
            <w:tcW w:w="720" w:type="dxa"/>
            <w:shd w:val="clear" w:color="auto" w:fill="auto"/>
            <w:vAlign w:val="center"/>
          </w:tcPr>
          <w:p w14:paraId="66CFAB11" w14:textId="5C24330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6</w:instrText>
              </w:r>
            </w:fldSimple>
            <w:r>
              <w:instrText>)</w:instrText>
            </w:r>
            <w:r>
              <w:fldChar w:fldCharType="end"/>
            </w:r>
            <w:bookmarkEnd w:id="215"/>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2216E907"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A71FC9"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6" w:name="NumberRef1073753238"/>
        <w:tc>
          <w:tcPr>
            <w:tcW w:w="720" w:type="dxa"/>
            <w:shd w:val="clear" w:color="auto" w:fill="auto"/>
            <w:vAlign w:val="center"/>
          </w:tcPr>
          <w:p w14:paraId="36FD35E6" w14:textId="5971BA5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7</w:instrText>
              </w:r>
            </w:fldSimple>
            <w:r>
              <w:instrText>)</w:instrText>
            </w:r>
            <w:r>
              <w:fldChar w:fldCharType="end"/>
            </w:r>
            <w:bookmarkEnd w:id="216"/>
          </w:p>
        </w:tc>
      </w:tr>
    </w:tbl>
    <w:p w14:paraId="12F34919" w14:textId="3B54C73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953A5F" w:rsidRPr="00953A5F">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A71FC9"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17" w:name="NumberRef3649954200"/>
        <w:tc>
          <w:tcPr>
            <w:tcW w:w="720" w:type="dxa"/>
            <w:shd w:val="clear" w:color="auto" w:fill="auto"/>
            <w:vAlign w:val="center"/>
          </w:tcPr>
          <w:p w14:paraId="0F434D6F" w14:textId="237FFAD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8</w:instrText>
              </w:r>
            </w:fldSimple>
            <w:r>
              <w:instrText>)</w:instrText>
            </w:r>
            <w:r>
              <w:fldChar w:fldCharType="end"/>
            </w:r>
            <w:bookmarkEnd w:id="217"/>
          </w:p>
        </w:tc>
      </w:tr>
    </w:tbl>
    <w:p w14:paraId="32E74CFC" w14:textId="287BEEB3"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953A5F" w:rsidRPr="00953A5F">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w:t>
      </w:r>
      <w:r w:rsidR="008C0C9C">
        <w:rPr>
          <w:rFonts w:ascii="Times New Roman" w:hAnsi="Times New Roman" w:cs="Times New Roman"/>
        </w:rPr>
        <w:lastRenderedPageBreak/>
        <w:t>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953A5F" w:rsidRPr="00953A5F">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A71FC9"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18" w:name="NumberRef7839952707"/>
        <w:tc>
          <w:tcPr>
            <w:tcW w:w="720" w:type="dxa"/>
            <w:shd w:val="clear" w:color="auto" w:fill="auto"/>
            <w:vAlign w:val="center"/>
          </w:tcPr>
          <w:p w14:paraId="0FCD35D2" w14:textId="0183443A"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9</w:instrText>
              </w:r>
            </w:fldSimple>
            <w:r>
              <w:instrText>)</w:instrText>
            </w:r>
            <w:r>
              <w:fldChar w:fldCharType="end"/>
            </w:r>
            <w:bookmarkEnd w:id="218"/>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A71FC9"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19" w:name="NumberRef4898947477"/>
        <w:tc>
          <w:tcPr>
            <w:tcW w:w="720" w:type="dxa"/>
            <w:shd w:val="clear" w:color="auto" w:fill="auto"/>
            <w:vAlign w:val="center"/>
          </w:tcPr>
          <w:p w14:paraId="02D72EAE" w14:textId="72881E11"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0</w:instrText>
              </w:r>
            </w:fldSimple>
            <w:r>
              <w:instrText>)</w:instrText>
            </w:r>
            <w:r>
              <w:fldChar w:fldCharType="end"/>
            </w:r>
            <w:bookmarkEnd w:id="219"/>
          </w:p>
        </w:tc>
      </w:tr>
    </w:tbl>
    <w:p w14:paraId="3C17F45B" w14:textId="7BE329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953A5F" w:rsidRPr="00953A5F">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A71FC9"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20" w:name="NumberRef1556630731"/>
        <w:bookmarkStart w:id="221" w:name="NumberRef8645344973"/>
        <w:tc>
          <w:tcPr>
            <w:tcW w:w="720" w:type="dxa"/>
            <w:shd w:val="clear" w:color="auto" w:fill="auto"/>
            <w:vAlign w:val="center"/>
          </w:tcPr>
          <w:p w14:paraId="633DCEBA" w14:textId="215BB4E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1</w:instrText>
              </w:r>
            </w:fldSimple>
            <w:r>
              <w:instrText>)</w:instrText>
            </w:r>
            <w:r>
              <w:fldChar w:fldCharType="end"/>
            </w:r>
            <w:bookmarkEnd w:id="220"/>
            <w:bookmarkEnd w:id="221"/>
          </w:p>
        </w:tc>
      </w:tr>
    </w:tbl>
    <w:p w14:paraId="3C3ECDDF" w14:textId="5BC816AC"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953A5F" w:rsidRPr="00953A5F">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22" w:name="NumberRef4744591713"/>
        <w:bookmarkStart w:id="223" w:name="NumberRef2572676539"/>
        <w:bookmarkStart w:id="224" w:name="NumberRef6287518740"/>
        <w:tc>
          <w:tcPr>
            <w:tcW w:w="720" w:type="dxa"/>
            <w:shd w:val="clear" w:color="auto" w:fill="auto"/>
            <w:vAlign w:val="center"/>
          </w:tcPr>
          <w:p w14:paraId="4A0AAC99" w14:textId="2AFD7937"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2</w:instrText>
              </w:r>
            </w:fldSimple>
            <w:r>
              <w:instrText>)</w:instrText>
            </w:r>
            <w:r>
              <w:fldChar w:fldCharType="end"/>
            </w:r>
            <w:bookmarkEnd w:id="222"/>
            <w:bookmarkEnd w:id="223"/>
            <w:bookmarkEnd w:id="224"/>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A71FC9"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A71FC9"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6B5909AD" w:rsidR="00953A5F" w:rsidRDefault="00953A5F" w:rsidP="00953A5F">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A71FC9" w:rsidP="00F14180">
      <w:pPr>
        <w:spacing w:after="0" w:line="480" w:lineRule="auto"/>
        <w:ind w:firstLine="576"/>
        <w:jc w:val="both"/>
        <w:rPr>
          <w:rFonts w:ascii="Times New Roman" w:hAnsi="Times New Roman" w:cs="Times New Roman"/>
        </w:rPr>
      </w:pPr>
      <w:hyperlink w:anchor="Figure_5_4" w:history="1">
        <w:r w:rsidR="00187B43" w:rsidRPr="00031AB2">
          <w:rPr>
            <w:rStyle w:val="Hyperlink"/>
            <w:rFonts w:ascii="Times New Roman" w:hAnsi="Times New Roman" w:cs="Times New Roman"/>
          </w:rPr>
          <w:t xml:space="preserve">Figure </w:t>
        </w:r>
        <w:r w:rsidR="00B73D75" w:rsidRPr="00031AB2">
          <w:rPr>
            <w:rStyle w:val="Hyperlink"/>
            <w:rFonts w:ascii="Times New Roman" w:hAnsi="Times New Roman" w:cs="Times New Roman"/>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r>
          <m:rPr>
            <m:sty m:val="p"/>
          </m:rPr>
          <w:rPr>
            <w:rFonts w:ascii="Cambria Math" w:hAnsi="Cambria Math" w:cs="Times New Roman"/>
          </w:rPr>
          <w:lastRenderedPageBreak/>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25B1DFE2"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2m02brvdu2","properties":{"formattedCitation":"{\\rtf \\uc0\\u160{}[92]}","plainCitation":" [9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2]</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25"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25"/>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0F87BB1C"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lsgui961","properties":{"formattedCitation":"{\\rtf \\uc0\\u160{}[93]}","plainCitation":" [93]"},"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3AE83A2"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D5410F">
          <w:rPr>
            <w:rStyle w:val="Hyperlink"/>
            <w:rFonts w:ascii="Times New Roman" w:hAnsi="Times New Roman" w:cs="Times New Roman"/>
          </w:rPr>
          <w:t>Figure 5.5</w:t>
        </w:r>
        <w:r w:rsidR="00224261" w:rsidRPr="00D5410F">
          <w:rPr>
            <w:rStyle w:val="Hyperlink"/>
            <w:rFonts w:ascii="Times New Roman" w:hAnsi="Times New Roman" w:cs="Times New Roman"/>
          </w:rPr>
          <w:t xml:space="preserve"> (a)</w:t>
        </w:r>
      </w:hyperlink>
      <w:r w:rsidR="00224261">
        <w:rPr>
          <w:rFonts w:ascii="Times New Roman" w:hAnsi="Times New Roman" w:cs="Times New Roman"/>
        </w:rPr>
        <w:t xml:space="preserve"> and </w:t>
      </w:r>
      <w:hyperlink w:anchor="Figure_5_5" w:history="1">
        <w:r w:rsidR="00D5410F" w:rsidRPr="00D5410F">
          <w:rPr>
            <w:rStyle w:val="Hyperlink"/>
            <w:rFonts w:ascii="Times New Roman" w:hAnsi="Times New Roman" w:cs="Times New Roman"/>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953A5F" w:rsidRPr="00953A5F">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D5410F">
          <w:rPr>
            <w:rStyle w:val="Hyperlink"/>
            <w:rFonts w:ascii="Times New Roman" w:hAnsi="Times New Roman" w:cs="Times New Roman"/>
          </w:rPr>
          <w:t>Figure 5.5 (b)</w:t>
        </w:r>
      </w:hyperlink>
      <w:r>
        <w:rPr>
          <w:rFonts w:ascii="Times New Roman" w:hAnsi="Times New Roman" w:cs="Times New Roman"/>
        </w:rPr>
        <w:t xml:space="preserve"> and </w:t>
      </w:r>
      <w:hyperlink w:anchor="Figure_5_5" w:history="1">
        <w:r w:rsidRPr="00D5410F">
          <w:rPr>
            <w:rStyle w:val="Hyperlink"/>
            <w:rFonts w:ascii="Times New Roman" w:hAnsi="Times New Roman" w:cs="Times New Roman"/>
          </w:rPr>
          <w:t>Figure 5.5 (</w:t>
        </w:r>
        <w:r w:rsidR="00D5410F" w:rsidRPr="00D5410F">
          <w:rPr>
            <w:rStyle w:val="Hyperlink"/>
            <w:rFonts w:ascii="Times New Roman" w:hAnsi="Times New Roman" w:cs="Times New Roman"/>
          </w:rPr>
          <w:t>d</w:t>
        </w:r>
        <w:r w:rsidRPr="00D5410F">
          <w:rPr>
            <w:rStyle w:val="Hyperlink"/>
            <w:rFonts w:ascii="Times New Roman" w:hAnsi="Times New Roman" w:cs="Times New Roman"/>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D73E01C"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953A5F" w:rsidRPr="00953A5F">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B8551C">
        <w:rPr>
          <w:rFonts w:ascii="Times New Roman" w:hAnsi="Times New Roman" w:cs="Times New Roman"/>
          <w:i/>
        </w:rPr>
        <w:instrText xml:space="preserve"> ADDIN ZOTERO_ITEM CSL_CITATION {"citationID":"1j3gc5k835","properties":{"formattedCitation":"{\\rtf \\uc0\\u160{}[94]}","plainCitation":" [94]"},"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B8551C" w:rsidRPr="00B8551C">
        <w:rPr>
          <w:rFonts w:ascii="Times New Roman" w:hAnsi="Times New Roman" w:cs="Times New Roman"/>
          <w:szCs w:val="24"/>
        </w:rPr>
        <w:t> [94]</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D5410F">
          <w:rPr>
            <w:rStyle w:val="Hyperlink"/>
            <w:rFonts w:ascii="Times New Roman" w:hAnsi="Times New Roman" w:cs="Times New Roman"/>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A71FC9"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383A87CA"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26"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26"/>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A71FC9"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A71FC9"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A71FC9"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6733F07F"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27"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27"/>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953A5F" w:rsidRPr="00953A5F">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4FD9DF0B"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4oncn7tji","properties":{"formattedCitation":"{\\rtf \\uc0\\u160{}[86,88]}","plainCitation":" [86,88]"},"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6,88]</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w:t>
      </w:r>
      <w:r w:rsidRPr="00662C8E">
        <w:rPr>
          <w:rFonts w:ascii="Times New Roman" w:eastAsiaTheme="minorEastAsia" w:hAnsi="Times New Roman" w:cs="Times New Roman"/>
        </w:rPr>
        <w:lastRenderedPageBreak/>
        <w:t xml:space="preserve">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A71FC9"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1914466F"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A71FC9" w:rsidP="002D13BE">
      <w:pPr>
        <w:spacing w:after="0" w:line="480" w:lineRule="auto"/>
        <w:ind w:firstLine="576"/>
        <w:jc w:val="both"/>
        <w:rPr>
          <w:rFonts w:ascii="Times New Roman" w:hAnsi="Times New Roman" w:cs="Times New Roman"/>
        </w:rPr>
      </w:pPr>
      <w:hyperlink w:anchor="Figure_5_7" w:history="1">
        <w:r w:rsidR="00333F38" w:rsidRPr="00D5410F">
          <w:rPr>
            <w:rStyle w:val="Hyperlink"/>
            <w:rFonts w:ascii="Times New Roman" w:hAnsi="Times New Roman" w:cs="Times New Roman"/>
          </w:rPr>
          <w:t>Figure</w:t>
        </w:r>
        <w:r w:rsidR="005E198D" w:rsidRPr="00D5410F">
          <w:rPr>
            <w:rStyle w:val="Hyperlink"/>
            <w:rFonts w:ascii="Times New Roman" w:hAnsi="Times New Roman" w:cs="Times New Roman"/>
          </w:rPr>
          <w:t xml:space="preserve"> </w:t>
        </w:r>
        <w:r w:rsidR="00333F38" w:rsidRPr="00D5410F">
          <w:rPr>
            <w:rStyle w:val="Hyperlink"/>
            <w:rFonts w:ascii="Times New Roman" w:hAnsi="Times New Roman" w:cs="Times New Roman"/>
          </w:rPr>
          <w:t xml:space="preserve">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a</w:t>
        </w:r>
        <w:r w:rsidR="008756F6" w:rsidRPr="00D5410F">
          <w:rPr>
            <w:rStyle w:val="Hyperlink"/>
            <w:rFonts w:ascii="Times New Roman" w:hAnsi="Times New Roman" w:cs="Times New Roman"/>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D5410F">
          <w:rPr>
            <w:rStyle w:val="Hyperlink"/>
            <w:rFonts w:ascii="Times New Roman" w:hAnsi="Times New Roman" w:cs="Times New Roman"/>
          </w:rPr>
          <w:t xml:space="preserve">Figure 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b</w:t>
        </w:r>
        <w:r w:rsidR="005E198D" w:rsidRPr="00D5410F">
          <w:rPr>
            <w:rStyle w:val="Hyperlink"/>
            <w:rFonts w:ascii="Times New Roman" w:hAnsi="Times New Roman" w:cs="Times New Roman"/>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28"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28"/>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06748D15"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 shares all the advantages enumerated in Sec. 5.1.1 with frontoparallel focus stacking. Additionally, angular focus stacking is especially conducive for extending the imaging volume of iris acquisition systems.  For iris recognition, we are often interested in capturing high-resolution images within th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Chapter 4).  Further, we can employ angular focus stacking to increase the DOF to fill the height of the parallelepiped.  For a fixed focal length and aperture, the number of DOF segments required depends on the prescribed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5CE527A" w:rsidR="00595B6E" w:rsidRDefault="00595B6E" w:rsidP="00451697">
      <w:pPr>
        <w:spacing w:after="160" w:line="480" w:lineRule="auto"/>
        <w:jc w:val="both"/>
        <w:rPr>
          <w:rFonts w:ascii="Times New Roman" w:hAnsi="Times New Roman" w:cs="Times New Roman"/>
        </w:rPr>
      </w:pPr>
      <w:r>
        <w:rPr>
          <w:rFonts w:ascii="Times New Roman" w:hAnsi="Times New Roman" w:cs="Times New Roman"/>
        </w:rPr>
        <w:t>Write summary</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CB9DA31"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29" w:name="OLE_LINK3"/>
      <w:bookmarkStart w:id="230"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29"/>
      <w:bookmarkEnd w:id="230"/>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53FBE92C"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p>
    <w:p w14:paraId="69B69A90" w14:textId="6B3E0574" w:rsidR="00F0139D" w:rsidRDefault="002921DE" w:rsidP="00922962">
      <w:pPr>
        <w:spacing w:after="0" w:line="480" w:lineRule="auto"/>
        <w:jc w:val="both"/>
        <w:rPr>
          <w:rFonts w:ascii="Times New Roman" w:hAnsi="Times New Roman" w:cs="Times New Roman"/>
        </w:rPr>
      </w:pPr>
      <w:r>
        <w:rPr>
          <w:rFonts w:ascii="Times New Roman" w:hAnsi="Times New Roman" w:cs="Times New Roman"/>
        </w:rPr>
        <w:t>Being an ideal biometric, iris recognition has the potential to serve the need for providing security and surveillance in large scale, unconstrained environments.  However, due of the fundamental limitation of depth of field imposed by the physics of light, contemporary iris acquisition systems fail</w:t>
      </w:r>
      <w:r w:rsidR="00BF0E44">
        <w:rPr>
          <w:rFonts w:ascii="Times New Roman" w:hAnsi="Times New Roman" w:cs="Times New Roman"/>
        </w:rPr>
        <w:t xml:space="preserve"> to capture high quality iris images of the required resolution. The </w:t>
      </w:r>
      <w:r>
        <w:rPr>
          <w:rFonts w:ascii="Times New Roman" w:hAnsi="Times New Roman" w:cs="Times New Roman"/>
        </w:rPr>
        <w:t xml:space="preserve">  </w:t>
      </w:r>
      <w:r w:rsidR="00A3592C" w:rsidRPr="00A3592C">
        <w:rPr>
          <w:rFonts w:ascii="Times New Roman" w:hAnsi="Times New Roman" w:cs="Times New Roman"/>
        </w:rPr>
        <w:t xml:space="preserve"> </w:t>
      </w:r>
    </w:p>
    <w:p w14:paraId="12693440" w14:textId="77777777"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p>
    <w:p w14:paraId="59EF5E1E" w14:textId="300684E2" w:rsidR="002921DE" w:rsidRDefault="002921DE" w:rsidP="00922962">
      <w:pPr>
        <w:spacing w:after="0" w:line="480" w:lineRule="auto"/>
        <w:jc w:val="both"/>
        <w:rPr>
          <w:rFonts w:ascii="Times New Roman" w:hAnsi="Times New Roman" w:cs="Times New Roman"/>
        </w:rPr>
      </w:pP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3 Limitations</w:t>
      </w:r>
    </w:p>
    <w:p w14:paraId="7F27B6AC" w14:textId="77777777" w:rsidR="00E02A1D" w:rsidRDefault="00D06165" w:rsidP="00922962">
      <w:pPr>
        <w:spacing w:after="0" w:line="480" w:lineRule="auto"/>
        <w:jc w:val="both"/>
        <w:rPr>
          <w:rFonts w:ascii="Times New Roman" w:hAnsi="Times New Roman" w:cs="Times New Roman"/>
        </w:rPr>
      </w:pPr>
      <w:r>
        <w:rPr>
          <w:rFonts w:ascii="Times New Roman" w:hAnsi="Times New Roman" w:cs="Times New Roman"/>
        </w:rPr>
        <w:t>The pair of imaging models we developed</w:t>
      </w:r>
      <w:r w:rsidR="002506E5">
        <w:rPr>
          <w:rFonts w:ascii="Times New Roman" w:hAnsi="Times New Roman" w:cs="Times New Roman"/>
        </w:rPr>
        <w:t xml:space="preserve"> for Scheimpflug imaging enabled us to study and predict the geometric properties of the image which further lead to the discovery of the conditions required for computationally synthesizing extended depth of field imagery using angular focus stacking.  However, we assumed the optics to behave rectilinearly (having no radial distortions), and free of optical aberrations.  </w:t>
      </w:r>
      <w:r w:rsidR="007D0C78">
        <w:rPr>
          <w:rFonts w:ascii="Times New Roman" w:hAnsi="Times New Roman" w:cs="Times New Roman"/>
        </w:rPr>
        <w:t>Further</w:t>
      </w:r>
      <w:r w:rsidR="002506E5">
        <w:rPr>
          <w:rFonts w:ascii="Times New Roman" w:hAnsi="Times New Roman" w:cs="Times New Roman"/>
        </w:rPr>
        <w:t xml:space="preserve">, </w:t>
      </w:r>
      <w:r w:rsidR="007D0C78">
        <w:rPr>
          <w:rFonts w:ascii="Times New Roman" w:hAnsi="Times New Roman" w:cs="Times New Roman"/>
        </w:rPr>
        <w:t>we did not incorporate the</w:t>
      </w:r>
      <w:r w:rsidR="002506E5">
        <w:rPr>
          <w:rFonts w:ascii="Times New Roman" w:hAnsi="Times New Roman" w:cs="Times New Roman"/>
        </w:rPr>
        <w:t xml:space="preserve"> </w:t>
      </w:r>
      <w:r w:rsidR="007D0C78">
        <w:rPr>
          <w:rFonts w:ascii="Times New Roman" w:hAnsi="Times New Roman" w:cs="Times New Roman"/>
        </w:rPr>
        <w:t xml:space="preserve">effects of diffraction for finding the bounds of the depth of field in Scheimpflug imaging system. While the absence of diffraction analysis does not have direct bearing on the outcome of the study (i.e. to investigate the feasibility of using </w:t>
      </w:r>
      <w:r w:rsidR="007D0C78">
        <w:rPr>
          <w:rFonts w:ascii="Times New Roman" w:hAnsi="Times New Roman" w:cs="Times New Roman"/>
        </w:rPr>
        <w:lastRenderedPageBreak/>
        <w:t xml:space="preserve">Scheimpflug imaging for extending the capture volume of iris acquisition systems), combining diffraction analysis with the geometric model derived in this work has the potential for expanding the </w:t>
      </w:r>
      <w:r w:rsidR="00E02A1D">
        <w:rPr>
          <w:rFonts w:ascii="Times New Roman" w:hAnsi="Times New Roman" w:cs="Times New Roman"/>
        </w:rPr>
        <w:t>use of …</w:t>
      </w:r>
    </w:p>
    <w:p w14:paraId="392D686F" w14:textId="2D067374" w:rsidR="002506E5" w:rsidRDefault="00E02A1D" w:rsidP="00922962">
      <w:pPr>
        <w:spacing w:after="0" w:line="480" w:lineRule="auto"/>
        <w:jc w:val="both"/>
        <w:rPr>
          <w:rFonts w:ascii="Times New Roman" w:hAnsi="Times New Roman" w:cs="Times New Roman"/>
        </w:rPr>
      </w:pPr>
      <w:r>
        <w:rPr>
          <w:rFonts w:ascii="Times New Roman" w:hAnsi="Times New Roman" w:cs="Times New Roman"/>
        </w:rPr>
        <w:t>Write about experiment limitations.</w:t>
      </w:r>
      <w:bookmarkStart w:id="231" w:name="_GoBack"/>
      <w:bookmarkEnd w:id="231"/>
      <w:r w:rsidR="007D0C78">
        <w:rPr>
          <w:rFonts w:ascii="Times New Roman" w:hAnsi="Times New Roman" w:cs="Times New Roman"/>
        </w:rPr>
        <w:t xml:space="preserve">  </w:t>
      </w:r>
      <w:r w:rsidR="002506E5">
        <w:rPr>
          <w:rFonts w:ascii="Times New Roman" w:hAnsi="Times New Roman" w:cs="Times New Roman"/>
        </w:rPr>
        <w:t xml:space="preserve"> </w:t>
      </w:r>
    </w:p>
    <w:p w14:paraId="5D28E434" w14:textId="0EBE64CB" w:rsidR="00BF0E44" w:rsidRDefault="002506E5" w:rsidP="00922962">
      <w:pPr>
        <w:spacing w:after="0" w:line="480" w:lineRule="auto"/>
        <w:jc w:val="both"/>
        <w:rPr>
          <w:rFonts w:ascii="Times New Roman" w:hAnsi="Times New Roman" w:cs="Times New Roman"/>
        </w:rPr>
      </w:pPr>
      <w:r>
        <w:rPr>
          <w:rFonts w:ascii="Times New Roman" w:hAnsi="Times New Roman" w:cs="Times New Roman"/>
        </w:rPr>
        <w:t xml:space="preserve">   </w:t>
      </w:r>
      <w:r w:rsidR="00D06165">
        <w:rPr>
          <w:rFonts w:ascii="Times New Roman" w:hAnsi="Times New Roman" w:cs="Times New Roman"/>
        </w:rPr>
        <w:t xml:space="preserve">   </w:t>
      </w:r>
    </w:p>
    <w:p w14:paraId="47F61AF5" w14:textId="1EF67902"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 xml:space="preserve">6.4 </w:t>
      </w:r>
      <w:r w:rsidRPr="00BF0E44">
        <w:rPr>
          <w:rFonts w:ascii="Times New Roman" w:eastAsiaTheme="minorEastAsia" w:hAnsi="Times New Roman" w:cs="Times New Roman"/>
          <w:b/>
          <w:color w:val="auto"/>
          <w:sz w:val="22"/>
          <w:szCs w:val="22"/>
        </w:rPr>
        <w:t>Direction of Future Research</w:t>
      </w:r>
    </w:p>
    <w:p w14:paraId="708D0F93" w14:textId="77777777" w:rsidR="00BF0E44" w:rsidRDefault="00BF0E44" w:rsidP="00922962">
      <w:pPr>
        <w:spacing w:after="0" w:line="480" w:lineRule="auto"/>
        <w:jc w:val="both"/>
        <w:rPr>
          <w:rFonts w:ascii="Times New Roman" w:hAnsi="Times New Roman" w:cs="Times New Roman"/>
        </w:rPr>
      </w:pPr>
    </w:p>
    <w:p w14:paraId="025536A5" w14:textId="1C0EB5DC"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64C483C4"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3ADF108"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0</w:t>
      </w:r>
      <w:r w:rsidR="00953A5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A71FC9"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32" w:name="equ_A1_1"/>
              <m:d>
                <m:dPr>
                  <m:ctrlPr>
                    <w:rPr>
                      <w:rFonts w:ascii="Cambria Math" w:hAnsi="Cambria Math" w:cs="Times New Roman"/>
                      <w:i/>
                    </w:rPr>
                  </m:ctrlPr>
                </m:dPr>
                <m:e>
                  <m:r>
                    <w:rPr>
                      <w:rFonts w:ascii="Cambria Math" w:hAnsi="Cambria Math" w:cs="Times New Roman"/>
                    </w:rPr>
                    <m:t>A1.1</m:t>
                  </m:r>
                </m:e>
              </m:d>
              <w:bookmarkEnd w:id="232"/>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A71FC9"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33"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33"/>
            </m:e>
          </m:eqArr>
        </m:oMath>
      </m:oMathPara>
    </w:p>
    <w:p w14:paraId="58E10377" w14:textId="47B55735"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A71FC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3515C0F"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A71FC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A71FC9"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34" w:name="equ_A1_5"/>
              <m:d>
                <m:dPr>
                  <m:ctrlPr>
                    <w:rPr>
                      <w:rFonts w:ascii="Cambria Math" w:hAnsi="Cambria Math"/>
                      <w:i/>
                    </w:rPr>
                  </m:ctrlPr>
                </m:dPr>
                <m:e>
                  <m:r>
                    <w:rPr>
                      <w:rFonts w:ascii="Cambria Math" w:hAnsi="Cambria Math"/>
                    </w:rPr>
                    <m:t>A1.5</m:t>
                  </m:r>
                </m:e>
              </m:d>
              <w:bookmarkEnd w:id="234"/>
              <m:ctrlPr>
                <w:rPr>
                  <w:rFonts w:ascii="Cambria Math" w:hAnsi="Cambria Math" w:cs="Times New Roman"/>
                  <w:i/>
                </w:rPr>
              </m:ctrlPr>
            </m:e>
          </m:eqArr>
        </m:oMath>
      </m:oMathPara>
    </w:p>
    <w:p w14:paraId="5050F3A5" w14:textId="66DF10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A71FC9"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A71FC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35"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35"/>
            </m:e>
          </m:eqArr>
        </m:oMath>
      </m:oMathPara>
    </w:p>
    <w:p w14:paraId="26AF1700" w14:textId="7929B890"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A71FC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A71FC9"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A71FC9"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F6A4D7F"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A71FC9"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A71FC9"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A71FC9"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A71FC9"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36" w:name="_Appendix_A.2_The"/>
      <w:bookmarkEnd w:id="236"/>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A71FC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A71FC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A71FC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A71FC9"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37"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37"/>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A71FC9"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A71FC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38"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38"/>
            </m:e>
          </m:eqArr>
        </m:oMath>
      </m:oMathPara>
    </w:p>
    <w:p w14:paraId="5F170EEB" w14:textId="5428C1F9" w:rsidR="002703E6" w:rsidRPr="002703E6" w:rsidRDefault="00A71FC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A71FC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3C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A71FC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EA97BC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A71FC9"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435C6ED3"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39" w:name="_Appendix_B.1_Derivation"/>
      <w:bookmarkEnd w:id="239"/>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A71FC9" w:rsidP="004A1022">
      <w:pPr>
        <w:spacing w:after="0"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A71FC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40"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40"/>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A71FC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41"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41"/>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42"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42"/>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A71FC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43"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43"/>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A71FC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44"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44"/>
            </m:e>
          </m:eqArr>
        </m:oMath>
      </m:oMathPara>
    </w:p>
    <w:p w14:paraId="43566E94" w14:textId="43E1ABAD"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A71FC9"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81D7892"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A71FC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45"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45"/>
            </m:e>
          </m:eqArr>
        </m:oMath>
      </m:oMathPara>
    </w:p>
    <w:p w14:paraId="3123197E" w14:textId="7102A627"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A71FC9"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A71FC9"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A71FC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46" w:name="equ_B1_6"/>
              <m:d>
                <m:dPr>
                  <m:ctrlPr>
                    <w:rPr>
                      <w:rFonts w:ascii="Cambria Math" w:hAnsi="Cambria Math" w:cs="Times New Roman"/>
                      <w:i/>
                    </w:rPr>
                  </m:ctrlPr>
                </m:dPr>
                <m:e>
                  <m:r>
                    <w:rPr>
                      <w:rFonts w:ascii="Cambria Math" w:hAnsi="Cambria Math" w:cs="Times New Roman"/>
                    </w:rPr>
                    <m:t>B1.6</m:t>
                  </m:r>
                </m:e>
              </m:d>
              <w:bookmarkEnd w:id="246"/>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A71FC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A71FC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A71FC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704D5AA"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A568A5"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A71FC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47" w:name="_Appendix_B.2_A"/>
      <w:bookmarkEnd w:id="247"/>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48"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48"/>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4D300BC4"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2nttnb5s16","properties":{"formattedCitation":"{\\rtf \\uc0\\u160{}[95]}","plainCitation":" [95]"},"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95]</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A71FC9"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49"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49"/>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A71FC9"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50"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50"/>
              <m:ctrlPr>
                <w:rPr>
                  <w:rFonts w:ascii="Cambria Math" w:hAnsi="Cambria Math" w:cs="Times New Roman"/>
                  <w:i/>
                </w:rPr>
              </m:ctrlPr>
            </m:e>
          </m:eqArr>
        </m:oMath>
      </m:oMathPara>
    </w:p>
    <w:p w14:paraId="4252A4ED" w14:textId="412885E5"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A71FC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51" w:name="equ_B2_3"/>
              <m:d>
                <m:dPr>
                  <m:ctrlPr>
                    <w:rPr>
                      <w:rFonts w:ascii="Cambria Math" w:hAnsi="Cambria Math" w:cs="Times New Roman"/>
                      <w:i/>
                    </w:rPr>
                  </m:ctrlPr>
                </m:dPr>
                <m:e>
                  <m:r>
                    <w:rPr>
                      <w:rFonts w:ascii="Cambria Math" w:hAnsi="Cambria Math" w:cs="Times New Roman"/>
                    </w:rPr>
                    <m:t>B2.3</m:t>
                  </m:r>
                </m:e>
              </m:d>
              <w:bookmarkEnd w:id="251"/>
            </m:e>
          </m:eqArr>
        </m:oMath>
      </m:oMathPara>
    </w:p>
    <w:p w14:paraId="6DE73FFB" w14:textId="46E68C5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A71FC9"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AF092A7"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A71FC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52" w:name="equ_B2_5"/>
              <m:d>
                <m:dPr>
                  <m:ctrlPr>
                    <w:rPr>
                      <w:rFonts w:ascii="Cambria Math" w:hAnsi="Cambria Math" w:cs="Times New Roman"/>
                      <w:i/>
                    </w:rPr>
                  </m:ctrlPr>
                </m:dPr>
                <m:e>
                  <m:r>
                    <w:rPr>
                      <w:rFonts w:ascii="Cambria Math" w:hAnsi="Cambria Math" w:cs="Times New Roman"/>
                    </w:rPr>
                    <m:t>B2.5</m:t>
                  </m:r>
                </m:e>
              </m:d>
              <w:bookmarkEnd w:id="252"/>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A71FC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5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53"/>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507AD9EB"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A71FC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5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54"/>
            </m:e>
          </m:eqArr>
        </m:oMath>
      </m:oMathPara>
    </w:p>
    <w:p w14:paraId="2FCDEF50" w14:textId="6A188272"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A71FC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7F48655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A71FC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55" w:name="equ_B2_9"/>
              <m:d>
                <m:dPr>
                  <m:ctrlPr>
                    <w:rPr>
                      <w:rFonts w:ascii="Cambria Math" w:hAnsi="Cambria Math" w:cs="Times New Roman"/>
                      <w:i/>
                    </w:rPr>
                  </m:ctrlPr>
                </m:dPr>
                <m:e>
                  <m:r>
                    <w:rPr>
                      <w:rFonts w:ascii="Cambria Math" w:hAnsi="Cambria Math" w:cs="Times New Roman"/>
                    </w:rPr>
                    <m:t>B2.9</m:t>
                  </m:r>
                </m:e>
              </m:d>
              <w:bookmarkEnd w:id="255"/>
              <m:ctrlPr>
                <w:rPr>
                  <w:rFonts w:ascii="Cambria Math" w:eastAsiaTheme="minorEastAsia" w:hAnsi="Cambria Math" w:cs="Times New Roman"/>
                  <w:i/>
                </w:rPr>
              </m:ctrlPr>
            </m:e>
          </m:eqArr>
        </m:oMath>
      </m:oMathPara>
    </w:p>
    <w:p w14:paraId="2319253A" w14:textId="3038533E"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ADDIN ZOTERO_ITEM CSL_CITATION {"citationID":"1vdbd1he5","properties":{"formattedCitation":"{\\rtf \\uc0\\u160{}[96]}","plainCitation":" [96]"},"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A708D3" w:rsidRPr="00A708D3">
        <w:rPr>
          <w:rFonts w:ascii="Times New Roman" w:hAnsi="Times New Roman" w:cs="Times New Roman"/>
          <w:szCs w:val="24"/>
        </w:rPr>
        <w:t> [96]</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D15B6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A71FC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56" w:name="equ_B2_10"/>
              <m:d>
                <m:dPr>
                  <m:ctrlPr>
                    <w:rPr>
                      <w:rFonts w:ascii="Cambria Math" w:hAnsi="Cambria Math" w:cs="Times New Roman"/>
                      <w:i/>
                    </w:rPr>
                  </m:ctrlPr>
                </m:dPr>
                <m:e>
                  <m:r>
                    <w:rPr>
                      <w:rFonts w:ascii="Cambria Math" w:hAnsi="Cambria Math" w:cs="Times New Roman"/>
                    </w:rPr>
                    <m:t>B2.10</m:t>
                  </m:r>
                </m:e>
              </m:d>
              <w:bookmarkEnd w:id="256"/>
            </m:e>
          </m:eqArr>
        </m:oMath>
      </m:oMathPara>
    </w:p>
    <w:p w14:paraId="7C22F299" w14:textId="458B1A0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57" w:name="_Appendix_C.1_Distribution"/>
      <w:bookmarkEnd w:id="257"/>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A71FC9"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58" w:name="equ_C1_1"/>
              <m:d>
                <m:dPr>
                  <m:ctrlPr>
                    <w:rPr>
                      <w:rFonts w:ascii="Cambria Math" w:hAnsi="Cambria Math" w:cs="Times New Roman"/>
                      <w:i/>
                    </w:rPr>
                  </m:ctrlPr>
                </m:dPr>
                <m:e>
                  <m:r>
                    <w:rPr>
                      <w:rFonts w:ascii="Cambria Math" w:hAnsi="Cambria Math" w:cs="Times New Roman"/>
                    </w:rPr>
                    <m:t>C1.1</m:t>
                  </m:r>
                </m:e>
              </m:d>
              <w:bookmarkEnd w:id="258"/>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BBAA5C"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A71FC9"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59"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59"/>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A71FC9"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A71FC9"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1DF214B5"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A71FC9"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E90357">
          <w:rPr>
            <w:rStyle w:val="Hyperlink"/>
            <w:rFonts w:ascii="Times New Roman" w:eastAsiaTheme="minorEastAsia" w:hAnsi="Times New Roman" w:cs="Times New Roman"/>
          </w:rPr>
          <w:t xml:space="preserve">Figure </w:t>
        </w:r>
        <w:r w:rsidR="00E90357" w:rsidRPr="00E90357">
          <w:rPr>
            <w:rStyle w:val="Hyperlink"/>
            <w:rFonts w:ascii="Times New Roman" w:eastAsiaTheme="minorEastAsia" w:hAnsi="Times New Roman" w:cs="Times New Roman"/>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A71FC9"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7B6AC530"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1AEEB2" w14:textId="77777777" w:rsidR="00BC0597" w:rsidRDefault="00BC0597" w:rsidP="00165E15">
      <w:pPr>
        <w:spacing w:after="0" w:line="240" w:lineRule="auto"/>
      </w:pPr>
      <w:r>
        <w:separator/>
      </w:r>
    </w:p>
  </w:endnote>
  <w:endnote w:type="continuationSeparator" w:id="0">
    <w:p w14:paraId="1EFAC758" w14:textId="77777777" w:rsidR="00BC0597" w:rsidRDefault="00BC0597"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67E5C8C9" w:rsidR="00A71FC9" w:rsidRDefault="00A71FC9"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E02A1D">
          <w:rPr>
            <w:rFonts w:ascii="Times New Roman" w:hAnsi="Times New Roman" w:cs="Times New Roman"/>
            <w:noProof/>
            <w:color w:val="000000" w:themeColor="text1"/>
          </w:rPr>
          <w:t>132</w:t>
        </w:r>
        <w:r w:rsidRPr="002D6DAC">
          <w:rPr>
            <w:rFonts w:ascii="Times New Roman" w:hAnsi="Times New Roman" w:cs="Times New Roman"/>
            <w:noProof/>
            <w:color w:val="000000" w:themeColor="text1"/>
          </w:rPr>
          <w:fldChar w:fldCharType="end"/>
        </w:r>
      </w:p>
    </w:sdtContent>
  </w:sdt>
  <w:p w14:paraId="23DC7B5E" w14:textId="77777777" w:rsidR="00A71FC9" w:rsidRDefault="00A71F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A7A9F4" w14:textId="77777777" w:rsidR="00BC0597" w:rsidRDefault="00BC0597" w:rsidP="00165E15">
      <w:pPr>
        <w:spacing w:after="0" w:line="240" w:lineRule="auto"/>
      </w:pPr>
      <w:r>
        <w:separator/>
      </w:r>
    </w:p>
  </w:footnote>
  <w:footnote w:type="continuationSeparator" w:id="0">
    <w:p w14:paraId="048B7DA6" w14:textId="77777777" w:rsidR="00BC0597" w:rsidRDefault="00BC0597" w:rsidP="00165E15">
      <w:pPr>
        <w:spacing w:after="0" w:line="240" w:lineRule="auto"/>
      </w:pPr>
      <w:r>
        <w:continuationSeparator/>
      </w:r>
    </w:p>
  </w:footnote>
  <w:footnote w:id="1">
    <w:p w14:paraId="72686980" w14:textId="77777777" w:rsidR="00A71FC9" w:rsidRDefault="00A71FC9"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A71FC9" w:rsidRPr="006118AE" w:rsidRDefault="00A71FC9"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A71FC9" w:rsidRPr="00261509" w:rsidRDefault="00A71FC9">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5003"/>
    <w:rsid w:val="000257C0"/>
    <w:rsid w:val="000265C8"/>
    <w:rsid w:val="0002773A"/>
    <w:rsid w:val="00027FE4"/>
    <w:rsid w:val="000317B2"/>
    <w:rsid w:val="00031A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1ED0"/>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EF0"/>
    <w:rsid w:val="000B0B29"/>
    <w:rsid w:val="000B19A1"/>
    <w:rsid w:val="000B1F18"/>
    <w:rsid w:val="000B21DB"/>
    <w:rsid w:val="000B3ABE"/>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B96"/>
    <w:rsid w:val="000E1F24"/>
    <w:rsid w:val="000E2E98"/>
    <w:rsid w:val="000E338C"/>
    <w:rsid w:val="000E4646"/>
    <w:rsid w:val="000E4FB5"/>
    <w:rsid w:val="000E507E"/>
    <w:rsid w:val="000E557D"/>
    <w:rsid w:val="000E6C10"/>
    <w:rsid w:val="000F0557"/>
    <w:rsid w:val="000F19DA"/>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5516"/>
    <w:rsid w:val="0011675B"/>
    <w:rsid w:val="001176AA"/>
    <w:rsid w:val="00117AFF"/>
    <w:rsid w:val="001201BC"/>
    <w:rsid w:val="00120984"/>
    <w:rsid w:val="00120FE1"/>
    <w:rsid w:val="00121C36"/>
    <w:rsid w:val="00122A8C"/>
    <w:rsid w:val="00122AB6"/>
    <w:rsid w:val="001235EB"/>
    <w:rsid w:val="0012386F"/>
    <w:rsid w:val="001256A5"/>
    <w:rsid w:val="00125D70"/>
    <w:rsid w:val="00127156"/>
    <w:rsid w:val="00127369"/>
    <w:rsid w:val="001303CE"/>
    <w:rsid w:val="00130A99"/>
    <w:rsid w:val="00130F5D"/>
    <w:rsid w:val="0013119F"/>
    <w:rsid w:val="00131822"/>
    <w:rsid w:val="0013298C"/>
    <w:rsid w:val="00133355"/>
    <w:rsid w:val="00135704"/>
    <w:rsid w:val="0013639B"/>
    <w:rsid w:val="0013664C"/>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0ED7"/>
    <w:rsid w:val="001715E6"/>
    <w:rsid w:val="00171B64"/>
    <w:rsid w:val="00172E9C"/>
    <w:rsid w:val="00172EE7"/>
    <w:rsid w:val="001750DC"/>
    <w:rsid w:val="00175588"/>
    <w:rsid w:val="00175941"/>
    <w:rsid w:val="00177E61"/>
    <w:rsid w:val="0018052D"/>
    <w:rsid w:val="00180B96"/>
    <w:rsid w:val="00181683"/>
    <w:rsid w:val="001823BC"/>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4261"/>
    <w:rsid w:val="00224DC3"/>
    <w:rsid w:val="00224E8B"/>
    <w:rsid w:val="0022593E"/>
    <w:rsid w:val="00230174"/>
    <w:rsid w:val="002305C8"/>
    <w:rsid w:val="002309EE"/>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600B"/>
    <w:rsid w:val="0024768C"/>
    <w:rsid w:val="002506E5"/>
    <w:rsid w:val="002509DA"/>
    <w:rsid w:val="0025281E"/>
    <w:rsid w:val="0025282F"/>
    <w:rsid w:val="00252E02"/>
    <w:rsid w:val="002554B6"/>
    <w:rsid w:val="00255CF8"/>
    <w:rsid w:val="002567D1"/>
    <w:rsid w:val="00256BC5"/>
    <w:rsid w:val="00257640"/>
    <w:rsid w:val="0026138C"/>
    <w:rsid w:val="00261509"/>
    <w:rsid w:val="002619B5"/>
    <w:rsid w:val="0026385D"/>
    <w:rsid w:val="00264A87"/>
    <w:rsid w:val="00264ED2"/>
    <w:rsid w:val="00265190"/>
    <w:rsid w:val="002653A0"/>
    <w:rsid w:val="0026612C"/>
    <w:rsid w:val="0026673D"/>
    <w:rsid w:val="002703E6"/>
    <w:rsid w:val="00272B6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0874"/>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5EFD"/>
    <w:rsid w:val="002B6171"/>
    <w:rsid w:val="002B672B"/>
    <w:rsid w:val="002B6887"/>
    <w:rsid w:val="002B71DF"/>
    <w:rsid w:val="002B7948"/>
    <w:rsid w:val="002B798C"/>
    <w:rsid w:val="002C0D24"/>
    <w:rsid w:val="002C1E9C"/>
    <w:rsid w:val="002C2AFE"/>
    <w:rsid w:val="002C2C86"/>
    <w:rsid w:val="002C4198"/>
    <w:rsid w:val="002C4667"/>
    <w:rsid w:val="002C4D5C"/>
    <w:rsid w:val="002C5BB0"/>
    <w:rsid w:val="002C6763"/>
    <w:rsid w:val="002D0B40"/>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F0413"/>
    <w:rsid w:val="002F048B"/>
    <w:rsid w:val="002F0834"/>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D59"/>
    <w:rsid w:val="0038677E"/>
    <w:rsid w:val="00390F67"/>
    <w:rsid w:val="00391956"/>
    <w:rsid w:val="0039314E"/>
    <w:rsid w:val="003949CB"/>
    <w:rsid w:val="00394E74"/>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9BB"/>
    <w:rsid w:val="003B7C83"/>
    <w:rsid w:val="003C09BB"/>
    <w:rsid w:val="003C2E69"/>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4395"/>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464"/>
    <w:rsid w:val="004D6F93"/>
    <w:rsid w:val="004D706C"/>
    <w:rsid w:val="004D7862"/>
    <w:rsid w:val="004E00C7"/>
    <w:rsid w:val="004E0EBC"/>
    <w:rsid w:val="004E27BD"/>
    <w:rsid w:val="004E3310"/>
    <w:rsid w:val="004E410E"/>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5F8A"/>
    <w:rsid w:val="005B7A41"/>
    <w:rsid w:val="005C019E"/>
    <w:rsid w:val="005C085B"/>
    <w:rsid w:val="005C08BE"/>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3EEC"/>
    <w:rsid w:val="005E478F"/>
    <w:rsid w:val="005E494B"/>
    <w:rsid w:val="005E5724"/>
    <w:rsid w:val="005E6BBA"/>
    <w:rsid w:val="005E6C37"/>
    <w:rsid w:val="005E6CC6"/>
    <w:rsid w:val="005F087D"/>
    <w:rsid w:val="005F1E8B"/>
    <w:rsid w:val="005F424D"/>
    <w:rsid w:val="005F4AD9"/>
    <w:rsid w:val="005F5D05"/>
    <w:rsid w:val="005F5E0B"/>
    <w:rsid w:val="005F6390"/>
    <w:rsid w:val="005F6942"/>
    <w:rsid w:val="00601461"/>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624E"/>
    <w:rsid w:val="00676B28"/>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B7F3D"/>
    <w:rsid w:val="006C363C"/>
    <w:rsid w:val="006C4DF2"/>
    <w:rsid w:val="006C5BF7"/>
    <w:rsid w:val="006C6229"/>
    <w:rsid w:val="006C66CE"/>
    <w:rsid w:val="006C6A8F"/>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065C9"/>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1D29"/>
    <w:rsid w:val="007438EB"/>
    <w:rsid w:val="007439DD"/>
    <w:rsid w:val="00743B84"/>
    <w:rsid w:val="007443A1"/>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5BC"/>
    <w:rsid w:val="00787340"/>
    <w:rsid w:val="007874F0"/>
    <w:rsid w:val="007945D9"/>
    <w:rsid w:val="00794E6E"/>
    <w:rsid w:val="00795144"/>
    <w:rsid w:val="00795BCC"/>
    <w:rsid w:val="007A1AF6"/>
    <w:rsid w:val="007A2462"/>
    <w:rsid w:val="007A2BAE"/>
    <w:rsid w:val="007A4942"/>
    <w:rsid w:val="007A4963"/>
    <w:rsid w:val="007A5291"/>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0C78"/>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80091E"/>
    <w:rsid w:val="0080224C"/>
    <w:rsid w:val="008022D2"/>
    <w:rsid w:val="00802A45"/>
    <w:rsid w:val="00803665"/>
    <w:rsid w:val="00805010"/>
    <w:rsid w:val="00805944"/>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602E"/>
    <w:rsid w:val="008D6949"/>
    <w:rsid w:val="008D6EB4"/>
    <w:rsid w:val="008D7342"/>
    <w:rsid w:val="008D7CD1"/>
    <w:rsid w:val="008E025E"/>
    <w:rsid w:val="008E03F2"/>
    <w:rsid w:val="008E0846"/>
    <w:rsid w:val="008E16E0"/>
    <w:rsid w:val="008E1FD4"/>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2F51"/>
    <w:rsid w:val="009737D6"/>
    <w:rsid w:val="00973AF9"/>
    <w:rsid w:val="0097458A"/>
    <w:rsid w:val="00974F85"/>
    <w:rsid w:val="009757D0"/>
    <w:rsid w:val="00975C23"/>
    <w:rsid w:val="00976591"/>
    <w:rsid w:val="00976BB9"/>
    <w:rsid w:val="009775D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E44"/>
    <w:rsid w:val="009A788A"/>
    <w:rsid w:val="009B03F8"/>
    <w:rsid w:val="009B126B"/>
    <w:rsid w:val="009B16B1"/>
    <w:rsid w:val="009B18B3"/>
    <w:rsid w:val="009B73F7"/>
    <w:rsid w:val="009B7D37"/>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DA9"/>
    <w:rsid w:val="00A15280"/>
    <w:rsid w:val="00A15FD3"/>
    <w:rsid w:val="00A17860"/>
    <w:rsid w:val="00A178F0"/>
    <w:rsid w:val="00A17D2B"/>
    <w:rsid w:val="00A20AF0"/>
    <w:rsid w:val="00A20E0F"/>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3B97"/>
    <w:rsid w:val="00A649D0"/>
    <w:rsid w:val="00A652A5"/>
    <w:rsid w:val="00A65980"/>
    <w:rsid w:val="00A673F2"/>
    <w:rsid w:val="00A708D3"/>
    <w:rsid w:val="00A71481"/>
    <w:rsid w:val="00A71FC9"/>
    <w:rsid w:val="00A721FD"/>
    <w:rsid w:val="00A72A11"/>
    <w:rsid w:val="00A742C6"/>
    <w:rsid w:val="00A743AD"/>
    <w:rsid w:val="00A74472"/>
    <w:rsid w:val="00A75EAC"/>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747"/>
    <w:rsid w:val="00AA6FB0"/>
    <w:rsid w:val="00AA7220"/>
    <w:rsid w:val="00AB2466"/>
    <w:rsid w:val="00AB309F"/>
    <w:rsid w:val="00AB33B7"/>
    <w:rsid w:val="00AB4CF2"/>
    <w:rsid w:val="00AB54E0"/>
    <w:rsid w:val="00AB5A50"/>
    <w:rsid w:val="00AB5ECD"/>
    <w:rsid w:val="00AB6142"/>
    <w:rsid w:val="00AB62CA"/>
    <w:rsid w:val="00AB7759"/>
    <w:rsid w:val="00AC1687"/>
    <w:rsid w:val="00AC2798"/>
    <w:rsid w:val="00AC324D"/>
    <w:rsid w:val="00AC55D8"/>
    <w:rsid w:val="00AC68D3"/>
    <w:rsid w:val="00AC727B"/>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1E41"/>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E7F"/>
    <w:rsid w:val="00B40C96"/>
    <w:rsid w:val="00B41841"/>
    <w:rsid w:val="00B418F9"/>
    <w:rsid w:val="00B4283E"/>
    <w:rsid w:val="00B42DA2"/>
    <w:rsid w:val="00B4475A"/>
    <w:rsid w:val="00B45548"/>
    <w:rsid w:val="00B45DCB"/>
    <w:rsid w:val="00B468C3"/>
    <w:rsid w:val="00B47852"/>
    <w:rsid w:val="00B4796E"/>
    <w:rsid w:val="00B5117A"/>
    <w:rsid w:val="00B513FD"/>
    <w:rsid w:val="00B51415"/>
    <w:rsid w:val="00B51477"/>
    <w:rsid w:val="00B54026"/>
    <w:rsid w:val="00B541DA"/>
    <w:rsid w:val="00B5484B"/>
    <w:rsid w:val="00B54D9B"/>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F6D"/>
    <w:rsid w:val="00B71147"/>
    <w:rsid w:val="00B730C5"/>
    <w:rsid w:val="00B731BB"/>
    <w:rsid w:val="00B73D75"/>
    <w:rsid w:val="00B74389"/>
    <w:rsid w:val="00B7469B"/>
    <w:rsid w:val="00B74DE7"/>
    <w:rsid w:val="00B74FA8"/>
    <w:rsid w:val="00B7724A"/>
    <w:rsid w:val="00B77C62"/>
    <w:rsid w:val="00B8105A"/>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0E44"/>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DF4"/>
    <w:rsid w:val="00C35867"/>
    <w:rsid w:val="00C35D77"/>
    <w:rsid w:val="00C36592"/>
    <w:rsid w:val="00C372C6"/>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17A3"/>
    <w:rsid w:val="00C8245E"/>
    <w:rsid w:val="00C82936"/>
    <w:rsid w:val="00C831C0"/>
    <w:rsid w:val="00C8429C"/>
    <w:rsid w:val="00C844D2"/>
    <w:rsid w:val="00C8507C"/>
    <w:rsid w:val="00C86102"/>
    <w:rsid w:val="00C86183"/>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B41"/>
    <w:rsid w:val="00CC27B1"/>
    <w:rsid w:val="00CC2845"/>
    <w:rsid w:val="00CC29C1"/>
    <w:rsid w:val="00CC2A2B"/>
    <w:rsid w:val="00CC2DAF"/>
    <w:rsid w:val="00CC2E7D"/>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165"/>
    <w:rsid w:val="00D06FC4"/>
    <w:rsid w:val="00D070B1"/>
    <w:rsid w:val="00D07601"/>
    <w:rsid w:val="00D07EF8"/>
    <w:rsid w:val="00D10E64"/>
    <w:rsid w:val="00D118FB"/>
    <w:rsid w:val="00D12096"/>
    <w:rsid w:val="00D12579"/>
    <w:rsid w:val="00D131B0"/>
    <w:rsid w:val="00D139FB"/>
    <w:rsid w:val="00D1412A"/>
    <w:rsid w:val="00D14AE2"/>
    <w:rsid w:val="00D14CF8"/>
    <w:rsid w:val="00D1533F"/>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DAE"/>
    <w:rsid w:val="00DE3878"/>
    <w:rsid w:val="00DE4075"/>
    <w:rsid w:val="00DE4EB5"/>
    <w:rsid w:val="00DE5471"/>
    <w:rsid w:val="00DE77F7"/>
    <w:rsid w:val="00DE7E61"/>
    <w:rsid w:val="00DF0064"/>
    <w:rsid w:val="00DF0920"/>
    <w:rsid w:val="00DF1609"/>
    <w:rsid w:val="00DF1704"/>
    <w:rsid w:val="00DF1808"/>
    <w:rsid w:val="00DF47EC"/>
    <w:rsid w:val="00DF4F31"/>
    <w:rsid w:val="00DF7045"/>
    <w:rsid w:val="00DF7F50"/>
    <w:rsid w:val="00DF7FD2"/>
    <w:rsid w:val="00E02369"/>
    <w:rsid w:val="00E02707"/>
    <w:rsid w:val="00E027F7"/>
    <w:rsid w:val="00E02A1D"/>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4175"/>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9035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070"/>
    <w:rsid w:val="00EB388A"/>
    <w:rsid w:val="00EB40BC"/>
    <w:rsid w:val="00EB46D4"/>
    <w:rsid w:val="00EB49F4"/>
    <w:rsid w:val="00EB5BAF"/>
    <w:rsid w:val="00EB636D"/>
    <w:rsid w:val="00EB73C8"/>
    <w:rsid w:val="00EB7634"/>
    <w:rsid w:val="00EC0CB8"/>
    <w:rsid w:val="00EC1314"/>
    <w:rsid w:val="00EC1737"/>
    <w:rsid w:val="00EC2388"/>
    <w:rsid w:val="00EC4E60"/>
    <w:rsid w:val="00EC6593"/>
    <w:rsid w:val="00EC726B"/>
    <w:rsid w:val="00EC7520"/>
    <w:rsid w:val="00ED06E6"/>
    <w:rsid w:val="00ED1A7F"/>
    <w:rsid w:val="00ED2CD8"/>
    <w:rsid w:val="00ED3246"/>
    <w:rsid w:val="00ED3270"/>
    <w:rsid w:val="00ED3E34"/>
    <w:rsid w:val="00ED445A"/>
    <w:rsid w:val="00ED4B4C"/>
    <w:rsid w:val="00ED5287"/>
    <w:rsid w:val="00ED6099"/>
    <w:rsid w:val="00ED6A2B"/>
    <w:rsid w:val="00ED7581"/>
    <w:rsid w:val="00ED78F9"/>
    <w:rsid w:val="00EE0790"/>
    <w:rsid w:val="00EE2978"/>
    <w:rsid w:val="00EE4796"/>
    <w:rsid w:val="00EE66A8"/>
    <w:rsid w:val="00EE68C8"/>
    <w:rsid w:val="00EE7485"/>
    <w:rsid w:val="00EF0DD3"/>
    <w:rsid w:val="00EF10F4"/>
    <w:rsid w:val="00EF21C6"/>
    <w:rsid w:val="00EF2FE7"/>
    <w:rsid w:val="00EF350C"/>
    <w:rsid w:val="00EF35AC"/>
    <w:rsid w:val="00EF41C1"/>
    <w:rsid w:val="00EF5DCB"/>
    <w:rsid w:val="00EF5F34"/>
    <w:rsid w:val="00EF63D7"/>
    <w:rsid w:val="00EF6C26"/>
    <w:rsid w:val="00EF7651"/>
    <w:rsid w:val="00F0037A"/>
    <w:rsid w:val="00F0139D"/>
    <w:rsid w:val="00F0163A"/>
    <w:rsid w:val="00F02203"/>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2F3"/>
    <w:rsid w:val="00F20555"/>
    <w:rsid w:val="00F20F2E"/>
    <w:rsid w:val="00F21B64"/>
    <w:rsid w:val="00F22229"/>
    <w:rsid w:val="00F23CE4"/>
    <w:rsid w:val="00F25539"/>
    <w:rsid w:val="00F258C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39E"/>
    <w:rsid w:val="00FA4E26"/>
    <w:rsid w:val="00FA72E6"/>
    <w:rsid w:val="00FB0BF9"/>
    <w:rsid w:val="00FB343D"/>
    <w:rsid w:val="00FB42DC"/>
    <w:rsid w:val="00FB4387"/>
    <w:rsid w:val="00FB4F81"/>
    <w:rsid w:val="00FB57AE"/>
    <w:rsid w:val="00FB66F3"/>
    <w:rsid w:val="00FB786A"/>
    <w:rsid w:val="00FC004B"/>
    <w:rsid w:val="00FC0585"/>
    <w:rsid w:val="00FC08C1"/>
    <w:rsid w:val="00FC2C5C"/>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B2D5C4-1BDB-46D6-92AE-D2BE50FB6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9</TotalTime>
  <Pages>149</Pages>
  <Words>74548</Words>
  <Characters>424926</Characters>
  <Application>Microsoft Office Word</Application>
  <DocSecurity>0</DocSecurity>
  <Lines>3541</Lines>
  <Paragraphs>9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89</cp:revision>
  <cp:lastPrinted>2016-08-22T17:18:00Z</cp:lastPrinted>
  <dcterms:created xsi:type="dcterms:W3CDTF">2016-10-25T21:32:00Z</dcterms:created>
  <dcterms:modified xsi:type="dcterms:W3CDTF">2016-11-0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bBWrEqPd"/&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